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3EE3" w:rsidRPr="005F5452" w:rsidRDefault="00013EE3" w:rsidP="00013EE3">
      <w:pPr>
        <w:spacing w:line="480" w:lineRule="auto"/>
        <w:ind w:left="-310" w:right="-260"/>
        <w:jc w:val="center"/>
        <w:rPr>
          <w:b/>
        </w:rPr>
      </w:pPr>
      <w:bookmarkStart w:id="0" w:name="_GoBack"/>
      <w:bookmarkEnd w:id="0"/>
      <w:r w:rsidRPr="005F5452">
        <w:rPr>
          <w:b/>
        </w:rPr>
        <w:t>Mechanism and non-mechanism based imaging biomarkers for assessing biological response to treatment in non-small cell lung cancer</w:t>
      </w:r>
    </w:p>
    <w:p w:rsidR="00013EE3" w:rsidRPr="00FC45B7" w:rsidRDefault="00013EE3" w:rsidP="00013EE3">
      <w:pPr>
        <w:spacing w:line="480" w:lineRule="auto"/>
        <w:ind w:left="-300" w:right="-261"/>
        <w:jc w:val="both"/>
        <w:rPr>
          <w:b/>
          <w:u w:val="single"/>
        </w:rPr>
      </w:pPr>
      <w:r w:rsidRPr="00FC45B7">
        <w:rPr>
          <w:b/>
          <w:u w:val="single"/>
        </w:rPr>
        <w:t>Abstract</w:t>
      </w:r>
    </w:p>
    <w:p w:rsidR="00013EE3" w:rsidRDefault="00013EE3" w:rsidP="00013EE3">
      <w:pPr>
        <w:spacing w:line="480" w:lineRule="auto"/>
        <w:ind w:left="-300" w:right="-261"/>
        <w:jc w:val="both"/>
      </w:pPr>
      <w:r w:rsidRPr="00FC45B7">
        <w:t xml:space="preserve">Therapeutic options in </w:t>
      </w:r>
      <w:r w:rsidRPr="0048761E">
        <w:t>locally advanced non-s</w:t>
      </w:r>
      <w:r>
        <w:t>mall cell lung cancer (NSCLC)</w:t>
      </w:r>
      <w:r w:rsidRPr="005F5452">
        <w:t xml:space="preserve"> </w:t>
      </w:r>
      <w:r>
        <w:t>have expanded in the past decade</w:t>
      </w:r>
      <w:r w:rsidRPr="005F5452">
        <w:t xml:space="preserve"> to include a palate of targeted interventions such as </w:t>
      </w:r>
      <w:r>
        <w:t>high dose targeted thermal ablations,</w:t>
      </w:r>
      <w:r w:rsidRPr="005F5452">
        <w:t xml:space="preserve"> radiotherapy</w:t>
      </w:r>
      <w:r>
        <w:t xml:space="preserve"> and growing platform of antibody and small molecule</w:t>
      </w:r>
      <w:r w:rsidRPr="005F5452">
        <w:t xml:space="preserve"> therapies and immunotherapies. Although these therapies have varied mechanisms of action, they often induce changes in tumour architecture and microenvironment </w:t>
      </w:r>
      <w:r>
        <w:t>such that response is not always accompanied by early reduction in tumour mass, and e</w:t>
      </w:r>
      <w:r w:rsidRPr="005F5452">
        <w:t>v</w:t>
      </w:r>
      <w:r>
        <w:t>aluation</w:t>
      </w:r>
      <w:r w:rsidRPr="005F5452">
        <w:t xml:space="preserve"> </w:t>
      </w:r>
      <w:r>
        <w:t>by criteria other than size is needed to report more effectively on response</w:t>
      </w:r>
      <w:r w:rsidRPr="0048761E">
        <w:t xml:space="preserve">. </w:t>
      </w:r>
      <w:r w:rsidRPr="00FC45B7">
        <w:t>Functional imaging techniques</w:t>
      </w:r>
      <w:r w:rsidRPr="0048761E">
        <w:t xml:space="preserve">, which probe the tumour </w:t>
      </w:r>
      <w:r>
        <w:t xml:space="preserve">and its </w:t>
      </w:r>
      <w:r w:rsidRPr="0048761E">
        <w:t xml:space="preserve">microenvironment through </w:t>
      </w:r>
      <w:r w:rsidRPr="00F11B21">
        <w:t>novel</w:t>
      </w:r>
      <w:r w:rsidRPr="009C5669">
        <w:t xml:space="preserve"> PET and MRI </w:t>
      </w:r>
      <w:r w:rsidRPr="005F5452">
        <w:t xml:space="preserve">techniques, </w:t>
      </w:r>
      <w:r>
        <w:t>offer more detailed insights into and quantitation of</w:t>
      </w:r>
      <w:r w:rsidRPr="005F5452">
        <w:t xml:space="preserve"> tumour response</w:t>
      </w:r>
      <w:r>
        <w:t xml:space="preserve"> than is available on anatomical imaging alone. Use of these biomarkers, or other rational combinations as readouts of pathological response</w:t>
      </w:r>
      <w:r w:rsidRPr="00FC45B7">
        <w:t xml:space="preserve"> in NSCLC </w:t>
      </w:r>
      <w:r>
        <w:t xml:space="preserve">have potential to </w:t>
      </w:r>
      <w:r w:rsidRPr="00FC45B7">
        <w:t>provide more accurate predictors of treatment outcomes. In this article, t</w:t>
      </w:r>
      <w:r w:rsidRPr="0048761E">
        <w:t xml:space="preserve">he robustness of the more commonly available PET and MRI biomarker indices is </w:t>
      </w:r>
      <w:r>
        <w:t>examined and</w:t>
      </w:r>
      <w:r w:rsidRPr="005F5452">
        <w:t xml:space="preserve"> the evidence for their application </w:t>
      </w:r>
      <w:r>
        <w:t>in</w:t>
      </w:r>
      <w:r w:rsidRPr="005F5452">
        <w:t xml:space="preserve"> NSCLC is reviewed. </w:t>
      </w:r>
    </w:p>
    <w:p w:rsidR="00013EE3" w:rsidRDefault="00013EE3" w:rsidP="00013EE3">
      <w:pPr>
        <w:spacing w:line="480" w:lineRule="auto"/>
        <w:ind w:left="-300" w:right="-261"/>
      </w:pPr>
    </w:p>
    <w:p w:rsidR="00013EE3" w:rsidRDefault="00013EE3" w:rsidP="00013EE3">
      <w:pPr>
        <w:ind w:left="-300" w:right="-261"/>
        <w:rPr>
          <w:b/>
          <w:u w:val="single"/>
        </w:rPr>
      </w:pPr>
      <w:r>
        <w:rPr>
          <w:b/>
          <w:u w:val="single"/>
        </w:rPr>
        <w:br w:type="page"/>
      </w:r>
    </w:p>
    <w:p w:rsidR="00013EE3" w:rsidRPr="005F5452" w:rsidRDefault="00013EE3" w:rsidP="00013EE3">
      <w:pPr>
        <w:spacing w:line="480" w:lineRule="auto"/>
        <w:ind w:left="-300" w:right="-261"/>
        <w:jc w:val="both"/>
      </w:pPr>
      <w:r w:rsidRPr="005F5452">
        <w:rPr>
          <w:b/>
          <w:u w:val="single"/>
        </w:rPr>
        <w:lastRenderedPageBreak/>
        <w:t>Introduction</w:t>
      </w:r>
    </w:p>
    <w:p w:rsidR="00013EE3" w:rsidRDefault="00013EE3" w:rsidP="00013EE3">
      <w:pPr>
        <w:spacing w:line="480" w:lineRule="auto"/>
        <w:ind w:left="-300" w:right="-261"/>
        <w:jc w:val="both"/>
      </w:pPr>
      <w:r w:rsidRPr="005F5452">
        <w:t xml:space="preserve">Lung cancer is the leading cause of cancer related mortality worldwide, with 1.8 million new cases causing 1.6 million deaths in 2012 </w:t>
      </w:r>
      <w:r w:rsidRPr="00FC45B7">
        <w:fldChar w:fldCharType="begin">
          <w:fldData xml:space="preserve">PEVuZE5vdGU+PENpdGU+PEF1dGhvcj5GZXJsYXk8L0F1dGhvcj48WWVhcj4yMDE1PC9ZZWFyPjxS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</w:fldData>
        </w:fldChar>
      </w:r>
      <w:r>
        <w:instrText xml:space="preserve"> ADDIN EN.CITE </w:instrText>
      </w:r>
      <w:r>
        <w:fldChar w:fldCharType="begin">
          <w:fldData xml:space="preserve">PEVuZE5vdGU+PENpdGU+PEF1dGhvcj5GZXJsYXk8L0F1dGhvcj48WWVhcj4yMDE1PC9ZZWFyPjxS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</w:fldData>
        </w:fldChar>
      </w:r>
      <w:r>
        <w:instrText xml:space="preserve"> ADDIN EN.CITE.DATA </w:instrText>
      </w:r>
      <w:r>
        <w:fldChar w:fldCharType="end"/>
      </w:r>
      <w:r w:rsidRPr="00FC45B7">
        <w:fldChar w:fldCharType="separate"/>
      </w:r>
      <w:r>
        <w:rPr>
          <w:noProof/>
        </w:rPr>
        <w:t>[1, 2]</w:t>
      </w:r>
      <w:r w:rsidRPr="00FC45B7">
        <w:fldChar w:fldCharType="end"/>
      </w:r>
      <w:r w:rsidRPr="00FC45B7">
        <w:t>. Non-small cell lung cancer (NSCLC</w:t>
      </w:r>
      <w:r w:rsidRPr="0048761E">
        <w:t>) accounts for 80-90% of lung cancer</w:t>
      </w:r>
      <w:r w:rsidRPr="00F11B21">
        <w:t>s</w:t>
      </w:r>
      <w:r w:rsidRPr="009C5669">
        <w:t xml:space="preserve">, with </w:t>
      </w:r>
      <w:r w:rsidRPr="005F5452">
        <w:t>a greater prevalence of adenocarcinoma (43% of cases) over squamous cell (SCLC; 23</w:t>
      </w:r>
      <w:r w:rsidRPr="00FC45B7">
        <w:t xml:space="preserve">%) and other subtypes (34%) </w:t>
      </w:r>
      <w:r w:rsidRPr="00FC45B7">
        <w:fldChar w:fldCharType="begin"/>
      </w:r>
      <w:r>
        <w:instrText xml:space="preserve"> ADDIN EN.CITE &lt;EndNote&gt;&lt;Cite&gt;&lt;Author&gt;Nair&lt;/Author&gt;&lt;Year&gt;2011&lt;/Year&gt;&lt;RecNum&gt;3402&lt;/RecNum&gt;&lt;DisplayText&gt;[3]&lt;/DisplayText&gt;&lt;record&gt;&lt;rec-number&gt;3402&lt;/rec-number&gt;&lt;foreign-keys&gt;&lt;key app="EN" db-id="rrddsdp2c2dsvledeaup5efyea2xzsrxe5ep" timestamp="1436213032"&gt;3402&lt;/key&gt;&lt;/foreign-keys&gt;&lt;ref-type name="Journal Article"&gt;17&lt;/ref-type&gt;&lt;contributors&gt;&lt;authors&gt;&lt;author&gt;Nair, A.&lt;/author&gt;&lt;author&gt;Klusmann, M. J.&lt;/author&gt;&lt;author&gt;Jogeesvaran, K. H.&lt;/author&gt;&lt;author&gt;Grubnic, S.&lt;/author&gt;&lt;author&gt;Green, S. J.&lt;/author&gt;&lt;author&gt;Vlahos, I.&lt;/author&gt;&lt;/authors&gt;&lt;/contributors&gt;&lt;auth-address&gt;Department of Radiology, Ground Floor, St James Wing, St George&amp;apos;s Hospital, Blackshaw Rd, London SW17 0QT, England. arjun7764@gmail.com&lt;/auth-address&gt;&lt;titles&gt;&lt;title&gt;Revisions to the TNM staging of non-small cell lung cancer: rationale, clinicoradiologic implications, and persistent limitations&lt;/title&gt;&lt;secondary-title&gt;Radiographics&lt;/secondary-title&gt;&lt;/titles&gt;&lt;periodical&gt;&lt;full-title&gt;Radiographics&lt;/full-title&gt;&lt;/periodical&gt;&lt;pages&gt;215-38&lt;/pages&gt;&lt;volume&gt;31&lt;/volume&gt;&lt;number&gt;1&lt;/number&gt;&lt;keywords&gt;&lt;keyword&gt;Aged&lt;/keyword&gt;&lt;keyword&gt;Carcinoma, Non-Small-Cell Lung/classification/*pathology/radiography&lt;/keyword&gt;&lt;keyword&gt;Female&lt;/keyword&gt;&lt;keyword&gt;Humans&lt;/keyword&gt;&lt;keyword&gt;Lung Neoplasms/classification/*pathology/radiography&lt;/keyword&gt;&lt;keyword&gt;Male&lt;/keyword&gt;&lt;keyword&gt;*Neoplasm Staging&lt;/keyword&gt;&lt;/keywords&gt;&lt;dates&gt;&lt;year&gt;2011&lt;/year&gt;&lt;pub-dates&gt;&lt;date&gt;Jan-Feb&lt;/date&gt;&lt;/pub-dates&gt;&lt;/dates&gt;&lt;isbn&gt;1527-1323 (Electronic)&amp;#xD;0271-5333 (Linking)&lt;/isbn&gt;&lt;accession-num&gt;21257943&lt;/accession-num&gt;&lt;urls&gt;&lt;related-urls&gt;&lt;url&gt;http://www.ncbi.nlm.nih.gov/pubmed/21257943&lt;/url&gt;&lt;/related-urls&gt;&lt;/urls&gt;&lt;electronic-resource-num&gt;10.1148/rg.311105039&lt;/electronic-resource-num&gt;&lt;/record&gt;&lt;/Cite&gt;&lt;/EndNote&gt;</w:instrText>
      </w:r>
      <w:r w:rsidRPr="00FC45B7">
        <w:fldChar w:fldCharType="separate"/>
      </w:r>
      <w:r>
        <w:rPr>
          <w:noProof/>
        </w:rPr>
        <w:t>[3]</w:t>
      </w:r>
      <w:r w:rsidRPr="00FC45B7">
        <w:fldChar w:fldCharType="end"/>
      </w:r>
      <w:r w:rsidRPr="00FC45B7">
        <w:t>. Prior to radical treatment, anatomic evaluation with contrast</w:t>
      </w:r>
      <w:r w:rsidRPr="0048761E">
        <w:t>-enhanced CT and evaluation of metabolic activity with [</w:t>
      </w:r>
      <w:r w:rsidRPr="0048761E">
        <w:rPr>
          <w:vertAlign w:val="superscript"/>
        </w:rPr>
        <w:t>18</w:t>
      </w:r>
      <w:r w:rsidRPr="0048761E">
        <w:t>F] fluorodeoxyglucose positron emission tomog</w:t>
      </w:r>
      <w:r w:rsidRPr="00F11B21">
        <w:t>raphy (</w:t>
      </w:r>
      <w:r w:rsidRPr="009C5669">
        <w:rPr>
          <w:vertAlign w:val="superscript"/>
        </w:rPr>
        <w:t>18</w:t>
      </w:r>
      <w:r w:rsidRPr="009C5669">
        <w:t>FDG-PET CT</w:t>
      </w:r>
      <w:r w:rsidRPr="005F5452">
        <w:t xml:space="preserve">) is standard of </w:t>
      </w:r>
      <w:r>
        <w:t xml:space="preserve">clinical </w:t>
      </w:r>
      <w:r w:rsidRPr="00F11B21">
        <w:t>care</w:t>
      </w:r>
      <w:r w:rsidRPr="009C5669">
        <w:t xml:space="preserve">, </w:t>
      </w:r>
      <w:r w:rsidRPr="005F5452">
        <w:t>along with patholog</w:t>
      </w:r>
      <w:r w:rsidRPr="00FC45B7">
        <w:t>y</w:t>
      </w:r>
      <w:r w:rsidRPr="005F5452">
        <w:t xml:space="preserve"> for cancer subtype</w:t>
      </w:r>
      <w:r>
        <w:t>, and m</w:t>
      </w:r>
      <w:r w:rsidRPr="00FC45B7">
        <w:t xml:space="preserve">olecular profiling </w:t>
      </w:r>
      <w:r>
        <w:t xml:space="preserve">in </w:t>
      </w:r>
      <w:r w:rsidRPr="00FC45B7">
        <w:t xml:space="preserve">advanced disease. </w:t>
      </w:r>
      <w:r>
        <w:t>R</w:t>
      </w:r>
      <w:r w:rsidRPr="0048761E">
        <w:t>esponse evaluation in the majority of clinical trials is provided by CT-based size criteria (Response Evaluation Criteria in Solid Tumours, RECIST)</w:t>
      </w:r>
      <w:r>
        <w:t>. However, s</w:t>
      </w:r>
      <w:r w:rsidRPr="0048761E">
        <w:t xml:space="preserve">ize based response evaluation is </w:t>
      </w:r>
      <w:r w:rsidRPr="00F11B21">
        <w:t xml:space="preserve">generally </w:t>
      </w:r>
      <w:r w:rsidRPr="009C5669">
        <w:t xml:space="preserve">insensitive to early </w:t>
      </w:r>
      <w:r w:rsidRPr="005F5452">
        <w:t>biological changes and often fails to identify responses in patients who experience either cytostasis or pseudoprogression</w:t>
      </w:r>
      <w:r>
        <w:t xml:space="preserve"> </w:t>
      </w:r>
      <w:r w:rsidRPr="00FC45B7">
        <w:fldChar w:fldCharType="begin">
          <w:fldData xml:space="preserve">PEVuZE5vdGU+PENpdGU+PEF1dGhvcj5OaXNoaW5vPC9BdXRob3I+PFllYXI+MjAxMzwvWWVhcj48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c0MTItMjA8L3Bh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==
</w:fldData>
        </w:fldChar>
      </w:r>
      <w:r>
        <w:instrText xml:space="preserve"> ADDIN EN.CITE </w:instrText>
      </w:r>
      <w:r>
        <w:fldChar w:fldCharType="begin">
          <w:fldData xml:space="preserve">PEVuZE5vdGU+PENpdGU+PEF1dGhvcj5OaXNoaW5vPC9BdXRob3I+PFllYXI+MjAxMzwvWWVhcj48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c0MTItMjA8L3Bh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==
</w:fldData>
        </w:fldChar>
      </w:r>
      <w:r>
        <w:instrText xml:space="preserve"> ADDIN EN.CITE.DATA </w:instrText>
      </w:r>
      <w:r>
        <w:fldChar w:fldCharType="end"/>
      </w:r>
      <w:r w:rsidRPr="00FC45B7">
        <w:fldChar w:fldCharType="separate"/>
      </w:r>
      <w:r>
        <w:rPr>
          <w:noProof/>
        </w:rPr>
        <w:t>[4-6]</w:t>
      </w:r>
      <w:r w:rsidRPr="00FC45B7">
        <w:fldChar w:fldCharType="end"/>
      </w:r>
      <w:r>
        <w:t>. These scenarios are</w:t>
      </w:r>
      <w:r w:rsidRPr="00E23E1A">
        <w:t xml:space="preserve"> </w:t>
      </w:r>
      <w:r>
        <w:t xml:space="preserve">more </w:t>
      </w:r>
      <w:r w:rsidRPr="00E23E1A">
        <w:t>often encountered with molecularly targeted agents</w:t>
      </w:r>
      <w:r>
        <w:t xml:space="preserve">, where inter and intra tumoural heterogeneity lead to more varied treatment responses than is seen for cytotoxic agents </w:t>
      </w:r>
      <w:r>
        <w:fldChar w:fldCharType="begin">
          <w:fldData xml:space="preserve">PEVuZE5vdGU+PENpdGU+PEF1dGhvcj5UaG9tYXM8L0F1dGhvcj48WWVhcj4yMDA2PC9ZZWFyPjxS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==
</w:fldData>
        </w:fldChar>
      </w:r>
      <w:r>
        <w:instrText xml:space="preserve"> ADDIN EN.CITE </w:instrText>
      </w:r>
      <w:r>
        <w:fldChar w:fldCharType="begin">
          <w:fldData xml:space="preserve">PEVuZE5vdGU+PENpdGU+PEF1dGhvcj5UaG9tYXM8L0F1dGhvcj48WWVhcj4yMDA2PC9ZZWFyPjxS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==
</w:fldData>
        </w:fldChar>
      </w:r>
      <w:r>
        <w:instrText xml:space="preserve"> ADDIN EN.CITE.DATA </w:instrText>
      </w:r>
      <w:r>
        <w:fldChar w:fldCharType="end"/>
      </w:r>
      <w:r>
        <w:fldChar w:fldCharType="separate"/>
      </w:r>
      <w:r>
        <w:rPr>
          <w:noProof/>
        </w:rPr>
        <w:t>[7, 8]</w:t>
      </w:r>
      <w:r>
        <w:fldChar w:fldCharType="end"/>
      </w:r>
      <w:r w:rsidRPr="00E23E1A">
        <w:t>.</w:t>
      </w:r>
      <w:r>
        <w:t xml:space="preserve"> Biological changes that occur for up-to 12 weeks following treatment initiation are </w:t>
      </w:r>
      <w:r w:rsidRPr="00FC45B7">
        <w:t>dominated by apoptosis, necrosis, cystic degeneration, intra-lesional haemorrhage, oedema and/or i</w:t>
      </w:r>
      <w:r>
        <w:t xml:space="preserve">mmune cell infiltration. They </w:t>
      </w:r>
      <w:r w:rsidRPr="00E23E1A">
        <w:t>potentially herald s</w:t>
      </w:r>
      <w:r>
        <w:t xml:space="preserve">urvival benefit but may not be identified with anatomical imaging, thus compromising decision clinical making in both within trials and out-with </w:t>
      </w:r>
      <w:r>
        <w:fldChar w:fldCharType="begin"/>
      </w:r>
      <w:r>
        <w:instrText xml:space="preserve"> ADDIN EN.CITE &lt;EndNote&gt;&lt;Cite&gt;&lt;Author&gt;FDA&lt;/Author&gt;&lt;Year&gt;2006&lt;/Year&gt;&lt;RecNum&gt;3530&lt;/RecNum&gt;&lt;DisplayText&gt;[9]&lt;/DisplayText&gt;&lt;record&gt;&lt;rec-number&gt;3530&lt;/rec-number&gt;&lt;foreign-keys&gt;&lt;key app="EN" db-id="rrddsdp2c2dsvledeaup5efyea2xzsrxe5ep" timestamp="1437043771"&gt;3530&lt;/key&gt;&lt;/foreign-keys&gt;&lt;ref-type name="Journal Article"&gt;17&lt;/ref-type&gt;&lt;contributors&gt;&lt;authors&gt;&lt;author&gt;FDA&lt;/author&gt;&lt;/authors&gt;&lt;/contributors&gt;&lt;titles&gt;&lt;title&gt;Critical Path Opportunities List&lt;/title&gt;&lt;secondary-title&gt;http://www.fda.gov/downloads/ScienceResearch/SpecialTopics/CriticalPathInitiative/CriticalPathOpportunitiesReports/UCM077258.pdf&lt;/secondary-title&gt;&lt;/titles&gt;&lt;periodical&gt;&lt;full-title&gt;http://www.fda.gov/downloads/ScienceResearch/SpecialTopics/CriticalPathInitiative/CriticalPathOpportunitiesReports/UCM077258.pdf&lt;/full-title&gt;&lt;/periodical&gt;&lt;dates&gt;&lt;year&gt;2006&lt;/year&gt;&lt;/dates&gt;&lt;urls&gt;&lt;/urls&gt;&lt;/record&gt;&lt;/Cite&gt;&lt;/EndNote&gt;</w:instrText>
      </w:r>
      <w:r>
        <w:fldChar w:fldCharType="separate"/>
      </w:r>
      <w:r>
        <w:rPr>
          <w:noProof/>
        </w:rPr>
        <w:t>[9]</w:t>
      </w:r>
      <w:r>
        <w:fldChar w:fldCharType="end"/>
      </w:r>
      <w:r>
        <w:t xml:space="preserve">. </w:t>
      </w:r>
    </w:p>
    <w:p w:rsidR="00013EE3" w:rsidRDefault="00013EE3" w:rsidP="00013EE3">
      <w:pPr>
        <w:spacing w:line="480" w:lineRule="auto"/>
        <w:ind w:left="-300" w:right="-261"/>
        <w:jc w:val="both"/>
      </w:pPr>
    </w:p>
    <w:p w:rsidR="00013EE3" w:rsidRPr="00FC45B7" w:rsidRDefault="00013EE3" w:rsidP="00013EE3">
      <w:pPr>
        <w:spacing w:line="480" w:lineRule="auto"/>
        <w:ind w:left="-300" w:right="-261"/>
        <w:jc w:val="both"/>
      </w:pPr>
      <w:r>
        <w:t>A range of novel, non-invasive imaging probes have been developed in solid tumours, including NSCLC, with the</w:t>
      </w:r>
      <w:r w:rsidRPr="0048761E">
        <w:t xml:space="preserve"> potential to interrogate a combination of both anatomic (size-</w:t>
      </w:r>
      <w:r w:rsidRPr="00E23E1A">
        <w:t xml:space="preserve">based) and functional </w:t>
      </w:r>
      <w:r>
        <w:t xml:space="preserve">tumour </w:t>
      </w:r>
      <w:r w:rsidRPr="00E23E1A">
        <w:t>characteristics</w:t>
      </w:r>
      <w:r>
        <w:t xml:space="preserve"> of the t</w:t>
      </w:r>
      <w:r w:rsidRPr="0048761E">
        <w:t>umour and its microenvironment</w:t>
      </w:r>
      <w:r w:rsidRPr="00E23E1A">
        <w:t xml:space="preserve"> </w:t>
      </w:r>
      <w:r w:rsidRPr="00FC45B7">
        <w:fldChar w:fldCharType="begin">
          <w:fldData xml:space="preserve">PEVuZE5vdGU+PENpdGU+PEF1dGhvcj5XYWhsPC9BdXRob3I+PFllYXI+MjAwOTwvWWVhcj48UmVj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c0MTItMjA8L3BhZ2VzPjx2b2x1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</w:fldData>
        </w:fldChar>
      </w:r>
      <w:r>
        <w:instrText xml:space="preserve"> ADDIN EN.CITE </w:instrText>
      </w:r>
      <w:r>
        <w:fldChar w:fldCharType="begin">
          <w:fldData xml:space="preserve">PEVuZE5vdGU+PENpdGU+PEF1dGhvcj5XYWhsPC9BdXRob3I+PFllYXI+MjAwOTwvWWVhcj48UmVj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c0MTItMjA8L3BhZ2VzPjx2b2x1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</w:fldData>
        </w:fldChar>
      </w:r>
      <w:r>
        <w:instrText xml:space="preserve"> ADDIN EN.CITE.DATA </w:instrText>
      </w:r>
      <w:r>
        <w:fldChar w:fldCharType="end"/>
      </w:r>
      <w:r w:rsidRPr="00FC45B7">
        <w:fldChar w:fldCharType="separate"/>
      </w:r>
      <w:r>
        <w:rPr>
          <w:noProof/>
        </w:rPr>
        <w:t>[5, 10, 11]</w:t>
      </w:r>
      <w:r w:rsidRPr="00FC45B7">
        <w:fldChar w:fldCharType="end"/>
      </w:r>
      <w:r w:rsidRPr="00FC45B7">
        <w:t>.</w:t>
      </w:r>
      <w:r>
        <w:t xml:space="preserve"> Features evaluable with PET, CT and MRI include</w:t>
      </w:r>
      <w:r w:rsidRPr="0048761E">
        <w:t xml:space="preserve"> metabolism, tissue water diffusion, </w:t>
      </w:r>
      <w:r w:rsidRPr="0048761E">
        <w:lastRenderedPageBreak/>
        <w:t>perfusion</w:t>
      </w:r>
      <w:r>
        <w:t>, chemical composition</w:t>
      </w:r>
      <w:r w:rsidRPr="0048761E">
        <w:t xml:space="preserve"> and hypoxia.</w:t>
      </w:r>
      <w:r w:rsidRPr="009C5669">
        <w:t xml:space="preserve"> </w:t>
      </w:r>
      <w:r w:rsidRPr="005F5452">
        <w:t xml:space="preserve">The most widely used of these techniques in the clinical trials setting is </w:t>
      </w:r>
      <w:r w:rsidRPr="005F5452">
        <w:rPr>
          <w:vertAlign w:val="superscript"/>
        </w:rPr>
        <w:t>18</w:t>
      </w:r>
      <w:r w:rsidRPr="005F5452">
        <w:t xml:space="preserve">FDG-PET CT. MRI remains underexploited despite its ability to provide both anatomical and functional (physiological and pathophysiological) information in a single examination </w:t>
      </w:r>
      <w:r w:rsidRPr="00FC45B7">
        <w:fldChar w:fldCharType="begin"/>
      </w:r>
      <w:r>
        <w:instrText xml:space="preserve"> ADDIN EN.CITE &lt;EndNote&gt;&lt;Cite&gt;&lt;Author&gt;Ohno&lt;/Author&gt;&lt;Year&gt;2014&lt;/Year&gt;&lt;RecNum&gt;1258&lt;/RecNum&gt;&lt;DisplayText&gt;[12]&lt;/DisplayText&gt;&lt;record&gt;&lt;rec-number&gt;1258&lt;/rec-number&gt;&lt;foreign-keys&gt;&lt;key app="EN" db-id="rrddsdp2c2dsvledeaup5efyea2xzsrxe5ep" timestamp="1418157634"&gt;1258&lt;/key&gt;&lt;/foreign-keys&gt;&lt;ref-type name="Journal Article"&gt;17&lt;/ref-type&gt;&lt;contributors&gt;&lt;authors&gt;&lt;author&gt;Ohno, Y.&lt;/author&gt;&lt;/authors&gt;&lt;/contributors&gt;&lt;auth-address&gt;Division of Functional and Diagnostic Imaging Research, Department of Radiology, Kobe University Graduate School of Medicine, Kobe, Hyogo, Japan.&lt;/auth-address&gt;&lt;titles&gt;&lt;title&gt;New applications of magnetic resonance imaging for thoracic oncology&lt;/title&gt;&lt;secondary-title&gt;Semin Respir Crit Care Med&lt;/secondary-title&gt;&lt;alt-title&gt;Seminars in respiratory and critical care medicine&lt;/alt-title&gt;&lt;/titles&gt;&lt;periodical&gt;&lt;full-title&gt;Semin Respir Crit Care Med&lt;/full-title&gt;&lt;abbr-1&gt;Seminars in respiratory and critical care medicine&lt;/abbr-1&gt;&lt;/periodical&gt;&lt;alt-periodical&gt;&lt;full-title&gt;Semin Respir Crit Care Med&lt;/full-title&gt;&lt;abbr-1&gt;Seminars in respiratory and critical care medicine&lt;/abbr-1&gt;&lt;/alt-periodical&gt;&lt;pages&gt;27-40&lt;/pages&gt;&lt;volume&gt;35&lt;/volume&gt;&lt;number&gt;1&lt;/number&gt;&lt;keywords&gt;&lt;keyword&gt;Humans&lt;/keyword&gt;&lt;keyword&gt;Lung Neoplasms/*diagnosis/pathology&lt;/keyword&gt;&lt;keyword&gt;Magnetic Resonance Imaging/*methods&lt;/keyword&gt;&lt;keyword&gt;Mediastinal Neoplasms/*diagnosis/pathology&lt;/keyword&gt;&lt;keyword&gt;Mesothelioma/diagnosis/pathology&lt;/keyword&gt;&lt;keyword&gt;Neoplasm Staging&lt;/keyword&gt;&lt;keyword&gt;Pleural Neoplasms/diagnosis/pathology&lt;/keyword&gt;&lt;keyword&gt;Positron-Emission Tomography/methods&lt;/keyword&gt;&lt;keyword&gt;Solitary Pulmonary Nodule/diagnosis/pathology&lt;/keyword&gt;&lt;keyword&gt;Tomography, X-Ray Computed/methods&lt;/keyword&gt;&lt;/keywords&gt;&lt;dates&gt;&lt;year&gt;2014&lt;/year&gt;&lt;pub-dates&gt;&lt;date&gt;Feb&lt;/date&gt;&lt;/pub-dates&gt;&lt;/dates&gt;&lt;isbn&gt;1098-9048 (Electronic)&amp;#xD;1069-3424 (Linking)&lt;/isbn&gt;&lt;accession-num&gt;24481757&lt;/accession-num&gt;&lt;urls&gt;&lt;related-urls&gt;&lt;url&gt;http://www.ncbi.nlm.nih.gov/pubmed/24481757&lt;/url&gt;&lt;/related-urls&gt;&lt;/urls&gt;&lt;electronic-resource-num&gt;10.1055/s-0033-1363449&lt;/electronic-resource-num&gt;&lt;/record&gt;&lt;/Cite&gt;&lt;/EndNote&gt;</w:instrText>
      </w:r>
      <w:r w:rsidRPr="00FC45B7">
        <w:fldChar w:fldCharType="separate"/>
      </w:r>
      <w:r>
        <w:rPr>
          <w:noProof/>
        </w:rPr>
        <w:t>[12]</w:t>
      </w:r>
      <w:r w:rsidRPr="00FC45B7">
        <w:fldChar w:fldCharType="end"/>
      </w:r>
      <w:r w:rsidRPr="00FC45B7">
        <w:t xml:space="preserve">. Our centre is currently contributing to coordinated multicentre trials evaluating MRI and PET functional imaging in a range of malignancies, including NSCLC and liver metastases [EORTC Quic-ConCept Innovative Medicines Initiative]. </w:t>
      </w:r>
      <w:r>
        <w:t xml:space="preserve">This review considers the requirements of a viable response biomarker for use in clinical trials and </w:t>
      </w:r>
      <w:r w:rsidRPr="0048761E">
        <w:t>provides an overview of the</w:t>
      </w:r>
      <w:r>
        <w:t xml:space="preserve"> evidence for using </w:t>
      </w:r>
      <w:r w:rsidRPr="0048761E">
        <w:t xml:space="preserve">mechanism and </w:t>
      </w:r>
      <w:r>
        <w:t>non-</w:t>
      </w:r>
      <w:r w:rsidRPr="0048761E">
        <w:t xml:space="preserve">mechanism </w:t>
      </w:r>
      <w:r>
        <w:t>biomarkers in NSCLC treated with a range of existing and novel treatment options</w:t>
      </w:r>
      <w:r w:rsidRPr="00FC45B7">
        <w:t>.</w:t>
      </w:r>
    </w:p>
    <w:p w:rsidR="00013EE3" w:rsidRPr="00FC45B7" w:rsidRDefault="00013EE3" w:rsidP="00013EE3">
      <w:pPr>
        <w:spacing w:line="480" w:lineRule="auto"/>
        <w:ind w:left="-310" w:right="-261" w:firstLine="1030"/>
        <w:jc w:val="both"/>
      </w:pPr>
    </w:p>
    <w:p w:rsidR="00013EE3" w:rsidRPr="0048761E" w:rsidRDefault="00013EE3" w:rsidP="00013EE3">
      <w:pPr>
        <w:spacing w:line="480" w:lineRule="auto"/>
        <w:ind w:left="-300" w:right="-260"/>
        <w:jc w:val="both"/>
        <w:rPr>
          <w:b/>
          <w:u w:val="single"/>
        </w:rPr>
      </w:pPr>
      <w:r w:rsidRPr="00FC45B7">
        <w:rPr>
          <w:b/>
          <w:u w:val="single"/>
        </w:rPr>
        <w:t>Quantitati</w:t>
      </w:r>
      <w:r w:rsidRPr="0048761E">
        <w:rPr>
          <w:b/>
          <w:u w:val="single"/>
        </w:rPr>
        <w:t xml:space="preserve">ve </w:t>
      </w:r>
      <w:r>
        <w:rPr>
          <w:b/>
          <w:u w:val="single"/>
        </w:rPr>
        <w:t>I</w:t>
      </w:r>
      <w:r w:rsidRPr="0048761E">
        <w:rPr>
          <w:b/>
          <w:u w:val="single"/>
        </w:rPr>
        <w:t xml:space="preserve">maging </w:t>
      </w:r>
      <w:r>
        <w:rPr>
          <w:b/>
          <w:u w:val="single"/>
        </w:rPr>
        <w:t>B</w:t>
      </w:r>
      <w:r w:rsidRPr="0048761E">
        <w:rPr>
          <w:b/>
          <w:u w:val="single"/>
        </w:rPr>
        <w:t xml:space="preserve">iomarkers </w:t>
      </w:r>
      <w:r>
        <w:rPr>
          <w:b/>
          <w:u w:val="single"/>
        </w:rPr>
        <w:t>in</w:t>
      </w:r>
      <w:r w:rsidRPr="0048761E">
        <w:rPr>
          <w:b/>
          <w:u w:val="single"/>
        </w:rPr>
        <w:t xml:space="preserve"> NSCLC</w:t>
      </w:r>
    </w:p>
    <w:p w:rsidR="00013EE3" w:rsidRDefault="00013EE3" w:rsidP="00013EE3">
      <w:pPr>
        <w:spacing w:line="480" w:lineRule="auto"/>
        <w:ind w:left="-300" w:right="-260"/>
        <w:jc w:val="both"/>
      </w:pPr>
      <w:r>
        <w:t>For an oncologic biomarker to be viable it must be</w:t>
      </w:r>
      <w:r w:rsidRPr="00FC45B7">
        <w:t xml:space="preserve">: 1) </w:t>
      </w:r>
      <w:r>
        <w:t>A</w:t>
      </w:r>
      <w:r w:rsidRPr="00FC45B7">
        <w:t>ccurate and reproducible over time</w:t>
      </w:r>
      <w:r>
        <w:t xml:space="preserve"> and across institutions</w:t>
      </w:r>
      <w:r w:rsidRPr="00FC45B7">
        <w:t xml:space="preserve">; 2) </w:t>
      </w:r>
      <w:r>
        <w:t>C</w:t>
      </w:r>
      <w:r w:rsidRPr="00FC45B7">
        <w:t>losely coupled to presence of disease</w:t>
      </w:r>
      <w:r>
        <w:t xml:space="preserve"> (sensitivity and specificity of the biomarker) and</w:t>
      </w:r>
      <w:r w:rsidRPr="00FC45B7">
        <w:t xml:space="preserve">; 3) </w:t>
      </w:r>
      <w:r>
        <w:t>Changes in</w:t>
      </w:r>
      <w:r w:rsidRPr="00FC45B7">
        <w:t xml:space="preserve"> activity</w:t>
      </w:r>
      <w:r>
        <w:t xml:space="preserve"> should</w:t>
      </w:r>
      <w:r w:rsidRPr="00FC45B7">
        <w:t xml:space="preserve"> act as a surrogate for the endpoint sought from therapy (survival)</w:t>
      </w:r>
      <w:r>
        <w:t xml:space="preserve"> </w:t>
      </w:r>
      <w:r>
        <w:fldChar w:fldCharType="begin">
          <w:fldData xml:space="preserve">PEVuZE5vdGU+PENpdGU+PEF1dGhvcj5TY2hhdHpraW48L0F1dGhvcj48WWVhcj4yMDAyPC9ZZWFy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</w:fldData>
        </w:fldChar>
      </w:r>
      <w:r>
        <w:instrText xml:space="preserve"> ADDIN EN.CITE </w:instrText>
      </w:r>
      <w:r>
        <w:fldChar w:fldCharType="begin">
          <w:fldData xml:space="preserve">PEVuZE5vdGU+PENpdGU+PEF1dGhvcj5TY2hhdHpraW48L0F1dGhvcj48WWVhcj4yMDAyPC9ZZWFy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</w:fldData>
        </w:fldChar>
      </w:r>
      <w:r>
        <w:instrText xml:space="preserve"> ADDIN EN.CITE.DATA </w:instrText>
      </w:r>
      <w:r>
        <w:fldChar w:fldCharType="end"/>
      </w:r>
      <w:r>
        <w:fldChar w:fldCharType="separate"/>
      </w:r>
      <w:r>
        <w:rPr>
          <w:noProof/>
        </w:rPr>
        <w:t>[13, 14]</w:t>
      </w:r>
      <w:r>
        <w:fldChar w:fldCharType="end"/>
      </w:r>
      <w:r w:rsidRPr="00FC45B7">
        <w:t>.</w:t>
      </w:r>
      <w:r>
        <w:t xml:space="preserve"> W</w:t>
      </w:r>
      <w:r w:rsidRPr="00FC45B7">
        <w:t xml:space="preserve">ithin clinical trials, </w:t>
      </w:r>
      <w:r w:rsidRPr="0048761E">
        <w:t>imaging biomarker</w:t>
      </w:r>
      <w:r>
        <w:t xml:space="preserve"> based response criteria</w:t>
      </w:r>
      <w:r w:rsidRPr="00F11B21">
        <w:t xml:space="preserve"> </w:t>
      </w:r>
      <w:r w:rsidRPr="009C5669">
        <w:t xml:space="preserve">aim to </w:t>
      </w:r>
      <w:r w:rsidRPr="005F5452">
        <w:t xml:space="preserve">inform early ‘go/no-go’ decisions, increasing </w:t>
      </w:r>
      <w:r>
        <w:t>efficiency,</w:t>
      </w:r>
      <w:r w:rsidRPr="009C5669">
        <w:t xml:space="preserve"> reducing </w:t>
      </w:r>
      <w:r w:rsidRPr="005F5452">
        <w:t xml:space="preserve">the cost of early phase studies and </w:t>
      </w:r>
      <w:r>
        <w:t xml:space="preserve">minimising </w:t>
      </w:r>
      <w:r w:rsidRPr="00F11B21">
        <w:t>exposure of patients to futile therapies</w:t>
      </w:r>
      <w:r w:rsidRPr="009C5669">
        <w:t xml:space="preserve"> </w:t>
      </w:r>
      <w:r w:rsidRPr="00FC45B7">
        <w:fldChar w:fldCharType="begin">
          <w:fldData xml:space="preserve">PEVuZE5vdGU+PENpdGU+PEF1dGhvcj5XYWhsPC9BdXRob3I+PFllYXI+MjAwOTwvWWVhcj48UmVj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MjJTLTUwUzwv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</w:fldData>
        </w:fldChar>
      </w:r>
      <w:r>
        <w:instrText xml:space="preserve"> ADDIN EN.CITE </w:instrText>
      </w:r>
      <w:r>
        <w:fldChar w:fldCharType="begin">
          <w:fldData xml:space="preserve">PEVuZE5vdGU+PENpdGU+PEF1dGhvcj5XYWhsPC9BdXRob3I+PFllYXI+MjAwOTwvWWVhcj48UmVj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MjJTLTUwUzwv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</w:fldData>
        </w:fldChar>
      </w:r>
      <w:r>
        <w:instrText xml:space="preserve"> ADDIN EN.CITE.DATA </w:instrText>
      </w:r>
      <w:r>
        <w:fldChar w:fldCharType="end"/>
      </w:r>
      <w:r w:rsidRPr="00FC45B7">
        <w:fldChar w:fldCharType="separate"/>
      </w:r>
      <w:r>
        <w:rPr>
          <w:noProof/>
        </w:rPr>
        <w:t>[10]</w:t>
      </w:r>
      <w:r w:rsidRPr="00FC45B7">
        <w:fldChar w:fldCharType="end"/>
      </w:r>
      <w:r w:rsidRPr="00FC45B7">
        <w:t xml:space="preserve">. </w:t>
      </w:r>
      <w:r>
        <w:t xml:space="preserve">From a practical perspective, cost, patient tolerability and availability are important, and </w:t>
      </w:r>
      <w:r w:rsidRPr="009C5669">
        <w:t>rigorous quality control</w:t>
      </w:r>
      <w:r>
        <w:t xml:space="preserve"> is required</w:t>
      </w:r>
      <w:r w:rsidRPr="00F11B21">
        <w:t xml:space="preserve"> </w:t>
      </w:r>
      <w:r w:rsidRPr="009C5669">
        <w:t xml:space="preserve">for use </w:t>
      </w:r>
      <w:r w:rsidRPr="005F5452">
        <w:t>in multicentre trials.</w:t>
      </w:r>
      <w:r>
        <w:t xml:space="preserve"> </w:t>
      </w:r>
    </w:p>
    <w:p w:rsidR="00013EE3" w:rsidRDefault="00013EE3" w:rsidP="00013EE3">
      <w:pPr>
        <w:spacing w:line="480" w:lineRule="auto"/>
        <w:ind w:left="-300" w:right="-260"/>
        <w:jc w:val="both"/>
      </w:pPr>
    </w:p>
    <w:p w:rsidR="00013EE3" w:rsidRPr="00F11B21" w:rsidRDefault="00013EE3" w:rsidP="00013EE3">
      <w:pPr>
        <w:spacing w:line="480" w:lineRule="auto"/>
        <w:ind w:left="-300" w:right="-260"/>
        <w:jc w:val="both"/>
      </w:pPr>
      <w:r>
        <w:t xml:space="preserve">To date, CT-size based evaluation remains the most commonly used technique in NSCLC drug trials </w:t>
      </w:r>
      <w:r>
        <w:fldChar w:fldCharType="begin">
          <w:fldData xml:space="preserve">PEVuZE5vdGU+PENpdGU+PEF1dGhvcj5XYWhsPC9BdXRob3I+PFllYXI+MjAwOTwvWWVhcj48UmVj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MjJTLTUwUzwv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</w:fldData>
        </w:fldChar>
      </w:r>
      <w:r>
        <w:instrText xml:space="preserve"> ADDIN EN.CITE </w:instrText>
      </w:r>
      <w:r>
        <w:fldChar w:fldCharType="begin">
          <w:fldData xml:space="preserve">PEVuZE5vdGU+PENpdGU+PEF1dGhvcj5XYWhsPC9BdXRob3I+PFllYXI+MjAwOTwvWWVhcj48UmVj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MjJTLTUwUzwv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</w:fldData>
        </w:fldChar>
      </w:r>
      <w:r>
        <w:instrText xml:space="preserve"> ADDIN EN.CITE.DATA </w:instrText>
      </w:r>
      <w:r>
        <w:fldChar w:fldCharType="end"/>
      </w:r>
      <w:r>
        <w:fldChar w:fldCharType="separate"/>
      </w:r>
      <w:r>
        <w:rPr>
          <w:noProof/>
        </w:rPr>
        <w:t>[10]</w:t>
      </w:r>
      <w:r>
        <w:fldChar w:fldCharType="end"/>
      </w:r>
      <w:r>
        <w:t>, often supplemented by me</w:t>
      </w:r>
      <w:r w:rsidRPr="0048761E">
        <w:t xml:space="preserve">tabolic information </w:t>
      </w:r>
      <w:r>
        <w:t>from</w:t>
      </w:r>
      <w:r w:rsidRPr="00E23E1A">
        <w:t xml:space="preserve"> </w:t>
      </w:r>
      <w:r w:rsidRPr="00E23E1A">
        <w:rPr>
          <w:vertAlign w:val="superscript"/>
        </w:rPr>
        <w:t>18</w:t>
      </w:r>
      <w:r w:rsidRPr="00E23E1A">
        <w:t>FDG-PET CT</w:t>
      </w:r>
      <w:r>
        <w:t xml:space="preserve">. Where size and metabolic evaluation yield misleading results, added specificity and sensitivity are </w:t>
      </w:r>
      <w:r>
        <w:lastRenderedPageBreak/>
        <w:t xml:space="preserve">potentially afforded by an </w:t>
      </w:r>
      <w:r w:rsidRPr="0048761E">
        <w:t xml:space="preserve">increasing </w:t>
      </w:r>
      <w:r w:rsidRPr="00E23E1A">
        <w:t>range of</w:t>
      </w:r>
      <w:r>
        <w:t xml:space="preserve"> PET and</w:t>
      </w:r>
      <w:r w:rsidRPr="00E23E1A">
        <w:t xml:space="preserve"> MRI techniques </w:t>
      </w:r>
      <w:r>
        <w:fldChar w:fldCharType="begin">
          <w:fldData xml:space="preserve">PEVuZE5vdGU+PENpdGU+PEF1dGhvcj5Ob3ZlbGxvPC9BdXRob3I+PFllYXI+MjAxMjwvWWVhcj48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</w:fldData>
        </w:fldChar>
      </w:r>
      <w:r>
        <w:instrText xml:space="preserve"> ADDIN EN.CITE </w:instrText>
      </w:r>
      <w:r>
        <w:fldChar w:fldCharType="begin">
          <w:fldData xml:space="preserve">PEVuZE5vdGU+PENpdGU+PEF1dGhvcj5Ob3ZlbGxvPC9BdXRob3I+PFllYXI+MjAxMjwvWWVhcj48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</w:fldData>
        </w:fldChar>
      </w:r>
      <w:r>
        <w:instrText xml:space="preserve"> ADDIN EN.CITE.DATA </w:instrText>
      </w:r>
      <w:r>
        <w:fldChar w:fldCharType="end"/>
      </w:r>
      <w:r>
        <w:fldChar w:fldCharType="separate"/>
      </w:r>
      <w:r>
        <w:rPr>
          <w:noProof/>
        </w:rPr>
        <w:t>[15]</w:t>
      </w:r>
      <w:r>
        <w:fldChar w:fldCharType="end"/>
      </w:r>
      <w:r>
        <w:t xml:space="preserve"> (figure 1)</w:t>
      </w:r>
      <w:r w:rsidRPr="00E23E1A">
        <w:t>.</w:t>
      </w:r>
      <w:r>
        <w:t xml:space="preserve"> With</w:t>
      </w:r>
      <w:r w:rsidRPr="00E23E1A">
        <w:t xml:space="preserve"> MRI</w:t>
      </w:r>
      <w:r>
        <w:t xml:space="preserve">, standard T1W, T2W or proton density sequences </w:t>
      </w:r>
      <w:r w:rsidRPr="0048761E">
        <w:t xml:space="preserve">provide anatomic information, </w:t>
      </w:r>
      <w:r w:rsidRPr="00E23E1A">
        <w:t xml:space="preserve">while </w:t>
      </w:r>
      <w:r>
        <w:t xml:space="preserve">functional techniques allow </w:t>
      </w:r>
      <w:r w:rsidRPr="00E23E1A">
        <w:t>water diffusion (DW-MRI), tumour perfusion (on DCE MRI), hypoxia (on BOLD MRI), ventilation (using a range of techniques including O2 enhanced MRI), and tissue composition (</w:t>
      </w:r>
      <w:r>
        <w:t>MR spectroscopy and UTE MRI) to</w:t>
      </w:r>
      <w:r w:rsidRPr="00E23E1A">
        <w:t xml:space="preserve"> be interrogated</w:t>
      </w:r>
      <w:r>
        <w:t xml:space="preserve"> </w:t>
      </w:r>
      <w:r>
        <w:fldChar w:fldCharType="begin">
          <w:fldData xml:space="preserve">PEVuZE5vdGU+PENpdGU+PEF1dGhvcj5QYWRoYW5pPC9BdXRob3I+PFllYXI+MjAwOTwvWWVhcj48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xMjQxLTUwPC9wYWdl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</w:fldData>
        </w:fldChar>
      </w:r>
      <w:r>
        <w:instrText xml:space="preserve"> ADDIN EN.CITE </w:instrText>
      </w:r>
      <w:r>
        <w:fldChar w:fldCharType="begin">
          <w:fldData xml:space="preserve">PEVuZE5vdGU+PENpdGU+PEF1dGhvcj5QYWRoYW5pPC9BdXRob3I+PFllYXI+MjAwOTwvWWVhcj48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</w:fldData>
        </w:fldChar>
      </w:r>
      <w:r>
        <w:instrText xml:space="preserve"> ADDIN EN.CITE.DATA </w:instrText>
      </w:r>
      <w:r>
        <w:fldChar w:fldCharType="end"/>
      </w:r>
      <w:r>
        <w:fldChar w:fldCharType="separate"/>
      </w:r>
      <w:r>
        <w:rPr>
          <w:noProof/>
        </w:rPr>
        <w:t>[16-19]</w:t>
      </w:r>
      <w:r>
        <w:fldChar w:fldCharType="end"/>
      </w:r>
      <w:r>
        <w:t xml:space="preserve">. Several of these techniques remain investigational at specialist centres only. </w:t>
      </w:r>
    </w:p>
    <w:p w:rsidR="00013EE3" w:rsidRPr="009C5669" w:rsidRDefault="00013EE3" w:rsidP="00013EE3">
      <w:pPr>
        <w:spacing w:line="480" w:lineRule="auto"/>
        <w:ind w:left="-310" w:right="-260"/>
        <w:jc w:val="both"/>
      </w:pPr>
    </w:p>
    <w:p w:rsidR="00013EE3" w:rsidRPr="005F5452" w:rsidRDefault="00013EE3" w:rsidP="00013EE3">
      <w:pPr>
        <w:spacing w:line="480" w:lineRule="auto"/>
        <w:ind w:left="-310" w:right="-260"/>
        <w:jc w:val="both"/>
        <w:rPr>
          <w:i/>
          <w:u w:val="single"/>
        </w:rPr>
      </w:pPr>
      <w:r>
        <w:rPr>
          <w:i/>
          <w:u w:val="single"/>
        </w:rPr>
        <w:t>Biomarker</w:t>
      </w:r>
      <w:r w:rsidRPr="00F11B21">
        <w:rPr>
          <w:i/>
          <w:u w:val="single"/>
        </w:rPr>
        <w:t xml:space="preserve"> </w:t>
      </w:r>
      <w:r>
        <w:rPr>
          <w:i/>
          <w:u w:val="single"/>
        </w:rPr>
        <w:t xml:space="preserve">Mechanism, </w:t>
      </w:r>
      <w:r w:rsidRPr="009C5669">
        <w:rPr>
          <w:i/>
          <w:u w:val="single"/>
        </w:rPr>
        <w:t>Me</w:t>
      </w:r>
      <w:r>
        <w:rPr>
          <w:i/>
          <w:u w:val="single"/>
        </w:rPr>
        <w:t>asurement Methodology and</w:t>
      </w:r>
      <w:r w:rsidRPr="009C5669">
        <w:rPr>
          <w:i/>
          <w:u w:val="single"/>
        </w:rPr>
        <w:t xml:space="preserve"> </w:t>
      </w:r>
      <w:r>
        <w:rPr>
          <w:i/>
          <w:u w:val="single"/>
        </w:rPr>
        <w:t>R</w:t>
      </w:r>
      <w:r w:rsidRPr="00F11B21">
        <w:rPr>
          <w:i/>
          <w:u w:val="single"/>
        </w:rPr>
        <w:t>epeatability</w:t>
      </w:r>
      <w:r>
        <w:rPr>
          <w:i/>
          <w:u w:val="single"/>
        </w:rPr>
        <w:t>:</w:t>
      </w:r>
    </w:p>
    <w:p w:rsidR="00013EE3" w:rsidRDefault="00013EE3" w:rsidP="00013EE3">
      <w:pPr>
        <w:spacing w:line="480" w:lineRule="auto"/>
        <w:ind w:left="-310" w:right="-260"/>
        <w:jc w:val="both"/>
      </w:pPr>
      <w:r w:rsidRPr="00F11B21">
        <w:rPr>
          <w:i/>
          <w:u w:val="single"/>
        </w:rPr>
        <w:t>Size:</w:t>
      </w:r>
      <w:r w:rsidRPr="009C5669">
        <w:t xml:space="preserve"> </w:t>
      </w:r>
      <w:r>
        <w:t xml:space="preserve">Size-based treatment response </w:t>
      </w:r>
      <w:r w:rsidRPr="005F5452">
        <w:t>was systematised for cross sectional imaging in 1981,</w:t>
      </w:r>
      <w:r>
        <w:t xml:space="preserve"> and forms the basis of </w:t>
      </w:r>
      <w:r w:rsidRPr="005F5452">
        <w:t>the RECIST</w:t>
      </w:r>
      <w:r>
        <w:t xml:space="preserve"> criteria (1.0 in 2000,</w:t>
      </w:r>
      <w:r w:rsidRPr="005F5452">
        <w:t xml:space="preserve"> </w:t>
      </w:r>
      <w:r>
        <w:t>updated to 1.1 in 2009)</w:t>
      </w:r>
      <w:r w:rsidRPr="005F5452">
        <w:t xml:space="preserve"> </w:t>
      </w:r>
      <w:r w:rsidRPr="00FC45B7">
        <w:fldChar w:fldCharType="begin">
          <w:fldData xml:space="preserve">PEVuZE5vdGU+PENpdGU+PEF1dGhvcj5adWJyb2Q8L0F1dGhvcj48WWVhcj4xOTY0PC9ZZWFyPjxS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</w:fldData>
        </w:fldChar>
      </w:r>
      <w:r>
        <w:instrText xml:space="preserve"> ADDIN EN.CITE </w:instrText>
      </w:r>
      <w:r>
        <w:fldChar w:fldCharType="begin">
          <w:fldData xml:space="preserve">PEVuZE5vdGU+PENpdGU+PEF1dGhvcj5adWJyb2Q8L0F1dGhvcj48WWVhcj4xOTY0PC9ZZWFyPjxS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</w:fldData>
        </w:fldChar>
      </w:r>
      <w:r>
        <w:instrText xml:space="preserve"> ADDIN EN.CITE.DATA </w:instrText>
      </w:r>
      <w:r>
        <w:fldChar w:fldCharType="end"/>
      </w:r>
      <w:r w:rsidRPr="00FC45B7">
        <w:fldChar w:fldCharType="separate"/>
      </w:r>
      <w:r>
        <w:rPr>
          <w:noProof/>
        </w:rPr>
        <w:t>[14, 20, 21]</w:t>
      </w:r>
      <w:r w:rsidRPr="00FC45B7">
        <w:fldChar w:fldCharType="end"/>
      </w:r>
      <w:r w:rsidRPr="00FC45B7">
        <w:t xml:space="preserve">. </w:t>
      </w:r>
      <w:r>
        <w:t>RECIST 1.1</w:t>
      </w:r>
      <w:r w:rsidRPr="00FC45B7">
        <w:t xml:space="preserve"> are </w:t>
      </w:r>
      <w:r>
        <w:t>validated against</w:t>
      </w:r>
      <w:r w:rsidRPr="00FC45B7">
        <w:t xml:space="preserve"> </w:t>
      </w:r>
      <w:r w:rsidRPr="009C5669">
        <w:t xml:space="preserve">prospectively documented </w:t>
      </w:r>
      <w:r>
        <w:t>outcome data</w:t>
      </w:r>
      <w:r w:rsidRPr="005F5452">
        <w:t xml:space="preserve"> from </w:t>
      </w:r>
      <w:r w:rsidRPr="00E23E1A">
        <w:t>&gt;6500 patients</w:t>
      </w:r>
      <w:r>
        <w:t xml:space="preserve"> with </w:t>
      </w:r>
      <w:r w:rsidRPr="00E23E1A">
        <w:t xml:space="preserve">&gt;18000 </w:t>
      </w:r>
      <w:r>
        <w:t>solid tumour deposits</w:t>
      </w:r>
      <w:r w:rsidRPr="00F11B21">
        <w:t>,</w:t>
      </w:r>
      <w:r w:rsidRPr="009C5669">
        <w:t xml:space="preserve"> </w:t>
      </w:r>
      <w:r>
        <w:t>and provide a</w:t>
      </w:r>
      <w:r w:rsidRPr="00FC45B7">
        <w:t xml:space="preserve"> balance between ease of application and ab</w:t>
      </w:r>
      <w:r w:rsidRPr="0048761E">
        <w:t xml:space="preserve">ility to predict </w:t>
      </w:r>
      <w:r w:rsidRPr="009C5669">
        <w:t xml:space="preserve">response </w:t>
      </w:r>
      <w:r>
        <w:t>linked to</w:t>
      </w:r>
      <w:r w:rsidRPr="009C5669">
        <w:t xml:space="preserve"> </w:t>
      </w:r>
      <w:r w:rsidRPr="005F5452">
        <w:t xml:space="preserve">progression free survival </w:t>
      </w:r>
      <w:r w:rsidRPr="00FC45B7">
        <w:fldChar w:fldCharType="begin">
          <w:fldData xml:space="preserve">PEVuZE5vdGU+PENpdGU+PEF1dGhvcj5FaXNlbmhhdWVyPC9BdXRob3I+PFllYXI+MjAwOTwvWWVh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</w:fldData>
        </w:fldChar>
      </w:r>
      <w:r>
        <w:instrText xml:space="preserve"> ADDIN EN.CITE </w:instrText>
      </w:r>
      <w:r>
        <w:fldChar w:fldCharType="begin">
          <w:fldData xml:space="preserve">PEVuZE5vdGU+PENpdGU+PEF1dGhvcj5FaXNlbmhhdWVyPC9BdXRob3I+PFllYXI+MjAwOTwvWWVh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</w:fldData>
        </w:fldChar>
      </w:r>
      <w:r>
        <w:instrText xml:space="preserve"> ADDIN EN.CITE.DATA </w:instrText>
      </w:r>
      <w:r>
        <w:fldChar w:fldCharType="end"/>
      </w:r>
      <w:r w:rsidRPr="00FC45B7">
        <w:fldChar w:fldCharType="separate"/>
      </w:r>
      <w:r>
        <w:rPr>
          <w:noProof/>
        </w:rPr>
        <w:t>[14]</w:t>
      </w:r>
      <w:r w:rsidRPr="00FC45B7">
        <w:fldChar w:fldCharType="end"/>
      </w:r>
      <w:r w:rsidRPr="00FC45B7">
        <w:t xml:space="preserve">. </w:t>
      </w:r>
      <w:r>
        <w:t>Following immunotherapy and targeted agents, these criteria can wrongly identify cytostasis or</w:t>
      </w:r>
      <w:r w:rsidRPr="00FC45B7">
        <w:t xml:space="preserve"> slow </w:t>
      </w:r>
      <w:r>
        <w:t xml:space="preserve">growth as stable or progressive disease </w:t>
      </w:r>
      <w:r w:rsidRPr="00FC45B7">
        <w:fldChar w:fldCharType="begin">
          <w:fldData xml:space="preserve">PEVuZE5vdGU+PENpdGU+PEF1dGhvcj5Nb2s8L0F1dGhvcj48WWVhcj4yMDEwPC9ZZWFyPjxSZWNO
dW0+Mjk5NjwvUmVjTnVtPjxEaXNwbGF5VGV4dD5bMjItMjRdPC9EaXNwbGF5VGV4dD48cmVjb3Jk
PjxyZWMtbnVtYmVyPjI5OTY8L3JlYy1udW1iZXI+PGZvcmVpZ24ta2V5cz48a2V5IGFwcD0iRU4i
IGRiLWlkPSJycmRkc2RwMmMyZHN2bGVkZWF1cDVlZnllYTJ4enNyeGU1ZXAiIHRpbWVzdGFtcD0i
MTQyMjUyNDcyNiI+Mjk5Njwva2V5PjwvZm9yZWlnbi1rZXlzPjxyZWYtdHlwZSBuYW1lPSJKb3Vy
bmFsIEFydGljbGUiPjE3PC9yZWYtdHlwZT48Y29udHJpYnV0b3JzPjxhdXRob3JzPjxhdXRob3I+
TW9rLCBULiBTLjwvYXV0aG9yPjwvYXV0aG9ycz48L2NvbnRyaWJ1dG9ycz48dGl0bGVzPjx0aXRs
ZT5MaXZpbmcgd2l0aCBpbXBlcmZlY3Rpb24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E5MS0yPC9w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=
</w:fldData>
        </w:fldChar>
      </w:r>
      <w:r>
        <w:instrText xml:space="preserve"> ADDIN EN.CITE </w:instrText>
      </w:r>
      <w:r>
        <w:fldChar w:fldCharType="begin">
          <w:fldData xml:space="preserve">PEVuZE5vdGU+PENpdGU+PEF1dGhvcj5Nb2s8L0F1dGhvcj48WWVhcj4yMDEwPC9ZZWFyPjxSZWNO
dW0+Mjk5NjwvUmVjTnVtPjxEaXNwbGF5VGV4dD5bMjItMjRdPC9EaXNwbGF5VGV4dD48cmVjb3Jk
PjxyZWMtbnVtYmVyPjI5OTY8L3JlYy1udW1iZXI+PGZvcmVpZ24ta2V5cz48a2V5IGFwcD0iRU4i
IGRiLWlkPSJycmRkc2RwMmMyZHN2bGVkZWF1cDVlZnllYTJ4enNyeGU1ZXAiIHRpbWVzdGFtcD0i
MTQyMjUyNDcyNiI+Mjk5Njwva2V5PjwvZm9yZWlnbi1rZXlzPjxyZWYtdHlwZSBuYW1lPSJKb3Vy
bmFsIEFydGljbGUiPjE3PC9yZWYtdHlwZT48Y29udHJpYnV0b3JzPjxhdXRob3JzPjxhdXRob3I+
TW9rLCBULiBTLjwvYXV0aG9yPjwvYXV0aG9ycz48L2NvbnRyaWJ1dG9ycz48dGl0bGVzPjx0aXRs
ZT5MaXZpbmcgd2l0aCBpbXBlcmZlY3Rpb24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E5MS0yPC9w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=
</w:fldData>
        </w:fldChar>
      </w:r>
      <w:r>
        <w:instrText xml:space="preserve"> ADDIN EN.CITE.DATA </w:instrText>
      </w:r>
      <w:r>
        <w:fldChar w:fldCharType="end"/>
      </w:r>
      <w:r w:rsidRPr="00FC45B7">
        <w:fldChar w:fldCharType="separate"/>
      </w:r>
      <w:r>
        <w:rPr>
          <w:noProof/>
        </w:rPr>
        <w:t>[22-24]</w:t>
      </w:r>
      <w:r w:rsidRPr="00FC45B7">
        <w:fldChar w:fldCharType="end"/>
      </w:r>
      <w:r>
        <w:t xml:space="preserve"> (figure 2)</w:t>
      </w:r>
      <w:r w:rsidRPr="00FC45B7">
        <w:t>.</w:t>
      </w:r>
      <w:r>
        <w:t xml:space="preserve"> Size based response evaluation is also delayed by up to 12 weeks following therapy. R</w:t>
      </w:r>
      <w:r w:rsidRPr="00FC45B7">
        <w:t>epeatability</w:t>
      </w:r>
      <w:r>
        <w:t xml:space="preserve"> of RECIST criteria in NSCLC indicate there is </w:t>
      </w:r>
      <w:r w:rsidRPr="00FC45B7">
        <w:t xml:space="preserve">overlap between inter-observer measurement variability and </w:t>
      </w:r>
      <w:r>
        <w:t xml:space="preserve">the </w:t>
      </w:r>
      <w:r w:rsidRPr="00FC45B7">
        <w:t xml:space="preserve">size change </w:t>
      </w:r>
      <w:r>
        <w:t>required for</w:t>
      </w:r>
      <w:r w:rsidRPr="00FC45B7">
        <w:t xml:space="preserve"> progressive disease</w:t>
      </w:r>
      <w:r>
        <w:t xml:space="preserve"> so that RECIST </w:t>
      </w:r>
      <w:r w:rsidRPr="0048761E">
        <w:t>progression</w:t>
      </w:r>
      <w:r>
        <w:t xml:space="preserve"> is often misclassified </w:t>
      </w:r>
      <w:r>
        <w:fldChar w:fldCharType="begin">
          <w:fldData xml:space="preserve">PEVuZE5vdGU+PENpdGU+PEF1dGhvcj5FcmFzbXVzPC9BdXRob3I+PFllYXI+MjAwMzwvWWVhcj48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==
</w:fldData>
        </w:fldChar>
      </w:r>
      <w:r>
        <w:instrText xml:space="preserve"> ADDIN EN.CITE </w:instrText>
      </w:r>
      <w:r>
        <w:fldChar w:fldCharType="begin">
          <w:fldData xml:space="preserve">PEVuZE5vdGU+PENpdGU+PEF1dGhvcj5FcmFzbXVzPC9BdXRob3I+PFllYXI+MjAwMzwvWWVhcj48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==
</w:fldData>
        </w:fldChar>
      </w:r>
      <w:r>
        <w:instrText xml:space="preserve"> ADDIN EN.CITE.DATA </w:instrText>
      </w:r>
      <w:r>
        <w:fldChar w:fldCharType="end"/>
      </w:r>
      <w:r>
        <w:fldChar w:fldCharType="separate"/>
      </w:r>
      <w:r>
        <w:rPr>
          <w:noProof/>
        </w:rPr>
        <w:t>[25]</w:t>
      </w:r>
      <w:r>
        <w:fldChar w:fldCharType="end"/>
      </w:r>
      <w:r>
        <w:t>, an error that</w:t>
      </w:r>
      <w:r w:rsidRPr="0048761E">
        <w:t xml:space="preserve"> occurs less frequently for partial response, due to the requirement of a larger change in size</w:t>
      </w:r>
      <w:r w:rsidRPr="00F11B21">
        <w:t xml:space="preserve"> </w:t>
      </w:r>
      <w:r w:rsidRPr="00FC45B7">
        <w:fldChar w:fldCharType="begin">
          <w:fldData xml:space="preserve">PEVuZE5vdGU+PENpdGU+PEF1dGhvcj5FcmFzbXVzPC9BdXRob3I+PFllYXI+MjAwMzwvWWVhcj48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</w:fldData>
        </w:fldChar>
      </w:r>
      <w:r>
        <w:instrText xml:space="preserve"> ADDIN EN.CITE </w:instrText>
      </w:r>
      <w:r>
        <w:fldChar w:fldCharType="begin">
          <w:fldData xml:space="preserve">PEVuZE5vdGU+PENpdGU+PEF1dGhvcj5FcmFzbXVzPC9BdXRob3I+PFllYXI+MjAwMzwvWWVhcj48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</w:fldData>
        </w:fldChar>
      </w:r>
      <w:r>
        <w:instrText xml:space="preserve"> ADDIN EN.CITE.DATA </w:instrText>
      </w:r>
      <w:r>
        <w:fldChar w:fldCharType="end"/>
      </w:r>
      <w:r w:rsidRPr="00FC45B7">
        <w:fldChar w:fldCharType="separate"/>
      </w:r>
      <w:r>
        <w:rPr>
          <w:noProof/>
        </w:rPr>
        <w:t>[25, 26]</w:t>
      </w:r>
      <w:r w:rsidRPr="00FC45B7">
        <w:fldChar w:fldCharType="end"/>
      </w:r>
      <w:r w:rsidRPr="00FC45B7">
        <w:t xml:space="preserve">. Although tumour volumetry produces measurements with smaller variability, its utility in monitoring NSCLC treatment response </w:t>
      </w:r>
      <w:r>
        <w:t xml:space="preserve">requires time consuming image analysis and </w:t>
      </w:r>
      <w:r w:rsidRPr="00FC45B7">
        <w:t>remains to be</w:t>
      </w:r>
      <w:r w:rsidRPr="0048761E">
        <w:t xml:space="preserve"> extensively investigated</w:t>
      </w:r>
      <w:r w:rsidRPr="00F11B21">
        <w:t xml:space="preserve"> </w:t>
      </w:r>
      <w:r w:rsidRPr="00FC45B7">
        <w:fldChar w:fldCharType="begin">
          <w:fldData xml:space="preserve">PEVuZE5vdGU+PENpdGU+PEF1dGhvcj5OaXNoaW5vPC9BdXRob3I+PFllYXI+MjAxMTwvWWVhcj48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</w:fldData>
        </w:fldChar>
      </w:r>
      <w:r>
        <w:instrText xml:space="preserve"> ADDIN EN.CITE </w:instrText>
      </w:r>
      <w:r>
        <w:fldChar w:fldCharType="begin">
          <w:fldData xml:space="preserve">PEVuZE5vdGU+PENpdGU+PEF1dGhvcj5OaXNoaW5vPC9BdXRob3I+PFllYXI+MjAxMTwvWWVhcj48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</w:fldData>
        </w:fldChar>
      </w:r>
      <w:r>
        <w:instrText xml:space="preserve"> ADDIN EN.CITE.DATA </w:instrText>
      </w:r>
      <w:r>
        <w:fldChar w:fldCharType="end"/>
      </w:r>
      <w:r w:rsidRPr="00FC45B7">
        <w:fldChar w:fldCharType="separate"/>
      </w:r>
      <w:r>
        <w:rPr>
          <w:noProof/>
        </w:rPr>
        <w:t>[27]</w:t>
      </w:r>
      <w:r w:rsidRPr="00FC45B7">
        <w:fldChar w:fldCharType="end"/>
      </w:r>
      <w:r w:rsidRPr="00FC45B7">
        <w:t xml:space="preserve">. </w:t>
      </w:r>
    </w:p>
    <w:p w:rsidR="00013EE3" w:rsidRPr="00FC45B7" w:rsidRDefault="00013EE3" w:rsidP="00013EE3">
      <w:pPr>
        <w:spacing w:line="480" w:lineRule="auto"/>
        <w:ind w:left="-310" w:right="-260"/>
        <w:jc w:val="both"/>
      </w:pPr>
    </w:p>
    <w:p w:rsidR="00013EE3" w:rsidRDefault="00013EE3" w:rsidP="00013EE3">
      <w:pPr>
        <w:spacing w:line="480" w:lineRule="auto"/>
        <w:ind w:left="-301" w:right="-261"/>
        <w:jc w:val="both"/>
      </w:pPr>
      <w:r w:rsidRPr="00FC45B7">
        <w:rPr>
          <w:i/>
          <w:u w:val="single"/>
        </w:rPr>
        <w:lastRenderedPageBreak/>
        <w:t>Metabolic markers</w:t>
      </w:r>
      <w:r w:rsidRPr="0048761E">
        <w:rPr>
          <w:i/>
          <w:u w:val="single"/>
        </w:rPr>
        <w:t>:</w:t>
      </w:r>
      <w:r w:rsidRPr="00CC461C">
        <w:t xml:space="preserve"> </w:t>
      </w:r>
      <w:r>
        <w:t>Metabolic r</w:t>
      </w:r>
      <w:r w:rsidRPr="0048761E">
        <w:t>es</w:t>
      </w:r>
      <w:r>
        <w:t xml:space="preserve">ponse criteria in solid tumours, </w:t>
      </w:r>
      <w:r w:rsidRPr="00E23E1A">
        <w:t xml:space="preserve">first proposed by the EORTC in 1999 </w:t>
      </w:r>
      <w:r w:rsidRPr="00FC45B7">
        <w:fldChar w:fldCharType="begin">
          <w:fldData xml:space="preserve">PEVuZE5vdGU+PENpdGU+PEF1dGhvcj5Zb3VuZzwvQXV0aG9yPjxZZWFyPjE5OTk8L1llYXI+PFJl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</w:fldData>
        </w:fldChar>
      </w:r>
      <w:r>
        <w:instrText xml:space="preserve"> ADDIN EN.CITE </w:instrText>
      </w:r>
      <w:r>
        <w:fldChar w:fldCharType="begin">
          <w:fldData xml:space="preserve">PEVuZE5vdGU+PENpdGU+PEF1dGhvcj5Zb3VuZzwvQXV0aG9yPjxZZWFyPjE5OTk8L1llYXI+PFJl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</w:fldData>
        </w:fldChar>
      </w:r>
      <w:r>
        <w:instrText xml:space="preserve"> ADDIN EN.CITE.DATA </w:instrText>
      </w:r>
      <w:r>
        <w:fldChar w:fldCharType="end"/>
      </w:r>
      <w:r w:rsidRPr="00FC45B7">
        <w:fldChar w:fldCharType="separate"/>
      </w:r>
      <w:r>
        <w:rPr>
          <w:noProof/>
        </w:rPr>
        <w:t>[28]</w:t>
      </w:r>
      <w:r w:rsidRPr="00FC45B7">
        <w:fldChar w:fldCharType="end"/>
      </w:r>
      <w:r>
        <w:t xml:space="preserve"> and</w:t>
      </w:r>
      <w:r w:rsidRPr="00FC45B7">
        <w:t xml:space="preserve"> followed in 2009 by PET Response Cri</w:t>
      </w:r>
      <w:r>
        <w:t xml:space="preserve">teria in Solid Tumors (PERCIST) </w:t>
      </w:r>
      <w:r>
        <w:fldChar w:fldCharType="begin">
          <w:fldData xml:space="preserve">PEVuZE5vdGU+PENpdGU+PEF1dGhvcj5XYWhsPC9BdXRob3I+PFllYXI+MjAwOTwvWWVhcj48UmVj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MjJTLTUwUzwv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</w:fldData>
        </w:fldChar>
      </w:r>
      <w:r>
        <w:instrText xml:space="preserve"> ADDIN EN.CITE </w:instrText>
      </w:r>
      <w:r>
        <w:fldChar w:fldCharType="begin">
          <w:fldData xml:space="preserve">PEVuZE5vdGU+PENpdGU+PEF1dGhvcj5XYWhsPC9BdXRob3I+PFllYXI+MjAwOTwvWWVhcj48UmVj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MjJTLTUwUzwv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</w:fldData>
        </w:fldChar>
      </w:r>
      <w:r>
        <w:instrText xml:space="preserve"> ADDIN EN.CITE.DATA </w:instrText>
      </w:r>
      <w:r>
        <w:fldChar w:fldCharType="end"/>
      </w:r>
      <w:r>
        <w:fldChar w:fldCharType="separate"/>
      </w:r>
      <w:r>
        <w:rPr>
          <w:noProof/>
        </w:rPr>
        <w:t>[10]</w:t>
      </w:r>
      <w:r>
        <w:fldChar w:fldCharType="end"/>
      </w:r>
      <w:r>
        <w:t>,</w:t>
      </w:r>
      <w:r w:rsidRPr="00FC45B7">
        <w:t xml:space="preserve"> were prompte</w:t>
      </w:r>
      <w:r>
        <w:t>d by the observation that reduced</w:t>
      </w:r>
      <w:r w:rsidRPr="00FC45B7">
        <w:t xml:space="preserve"> </w:t>
      </w:r>
      <w:r w:rsidRPr="00FC45B7">
        <w:rPr>
          <w:vertAlign w:val="superscript"/>
        </w:rPr>
        <w:t>18</w:t>
      </w:r>
      <w:r w:rsidRPr="00FC45B7">
        <w:t>FDG uptake</w:t>
      </w:r>
      <w:r w:rsidRPr="0048761E">
        <w:t xml:space="preserve"> in solid tumours</w:t>
      </w:r>
      <w:r>
        <w:t xml:space="preserve"> (</w:t>
      </w:r>
      <w:r w:rsidRPr="0048761E">
        <w:t>including NSCLC</w:t>
      </w:r>
      <w:r>
        <w:t>) following treatment</w:t>
      </w:r>
      <w:r w:rsidRPr="0048761E">
        <w:t xml:space="preserve"> conferred a marked improvement in progression</w:t>
      </w:r>
      <w:r w:rsidRPr="00E23E1A">
        <w:t>-free and overall survival, even in the presence of residual soft tissue on CT</w:t>
      </w:r>
      <w:r>
        <w:t xml:space="preserve"> </w:t>
      </w:r>
      <w:r w:rsidRPr="00FC45B7">
        <w:fldChar w:fldCharType="begin">
          <w:fldData xml:space="preserve">PEVuZE5vdGU+PENpdGU+PEF1dGhvcj5XYWhsPC9BdXRob3I+PFllYXI+MjAwOTwvWWVhcj48UmVj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</w:fldData>
        </w:fldChar>
      </w:r>
      <w:r>
        <w:instrText xml:space="preserve"> ADDIN EN.CITE </w:instrText>
      </w:r>
      <w:r>
        <w:fldChar w:fldCharType="begin">
          <w:fldData xml:space="preserve">PEVuZE5vdGU+PENpdGU+PEF1dGhvcj5XYWhsPC9BdXRob3I+PFllYXI+MjAwOTwvWWVhcj48UmVj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</w:fldData>
        </w:fldChar>
      </w:r>
      <w:r>
        <w:instrText xml:space="preserve"> ADDIN EN.CITE.DATA </w:instrText>
      </w:r>
      <w:r>
        <w:fldChar w:fldCharType="end"/>
      </w:r>
      <w:r w:rsidRPr="00FC45B7">
        <w:fldChar w:fldCharType="separate"/>
      </w:r>
      <w:r>
        <w:rPr>
          <w:noProof/>
        </w:rPr>
        <w:t>[10, 28-31]</w:t>
      </w:r>
      <w:r w:rsidRPr="00FC45B7">
        <w:fldChar w:fldCharType="end"/>
      </w:r>
      <w:r>
        <w:t xml:space="preserve"> (figure 3)</w:t>
      </w:r>
      <w:r w:rsidRPr="00FC45B7">
        <w:t>.</w:t>
      </w:r>
      <w:r>
        <w:t xml:space="preserve"> Limitations remain due to lack of standardisation, with an ongoing debate about</w:t>
      </w:r>
      <w:r w:rsidRPr="009C5669">
        <w:t xml:space="preserve"> whether qualitative</w:t>
      </w:r>
      <w:r>
        <w:t>,</w:t>
      </w:r>
      <w:r w:rsidRPr="009C5669">
        <w:t xml:space="preserve"> </w:t>
      </w:r>
      <w:r>
        <w:t>semi-</w:t>
      </w:r>
      <w:r w:rsidRPr="009C5669">
        <w:t xml:space="preserve">quantified </w:t>
      </w:r>
      <w:r>
        <w:t>(</w:t>
      </w:r>
      <w:r w:rsidRPr="009C5669">
        <w:t>5 point scoring system</w:t>
      </w:r>
      <w:r>
        <w:t>),</w:t>
      </w:r>
      <w:r w:rsidRPr="009C5669">
        <w:t xml:space="preserve"> or fully quantitative </w:t>
      </w:r>
      <w:r w:rsidRPr="005F5452">
        <w:t>SUV measures (including SUV mean, max SUL or total lesion glycolysis)</w:t>
      </w:r>
      <w:r>
        <w:t xml:space="preserve"> are most reliable</w:t>
      </w:r>
      <w:r w:rsidRPr="005F5452">
        <w:t xml:space="preserve"> </w:t>
      </w:r>
      <w:r w:rsidRPr="00FC45B7">
        <w:fldChar w:fldCharType="begin">
          <w:fldData xml:space="preserve">PEVuZE5vdGU+PENpdGU+PEF1dGhvcj5Db29rPC9BdXRob3I+PFllYXI+MjAxNTwvWWVhcj48UmVj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==
</w:fldData>
        </w:fldChar>
      </w:r>
      <w:r>
        <w:instrText xml:space="preserve"> ADDIN EN.CITE </w:instrText>
      </w:r>
      <w:r>
        <w:fldChar w:fldCharType="begin">
          <w:fldData xml:space="preserve">PEVuZE5vdGU+PENpdGU+PEF1dGhvcj5Db29rPC9BdXRob3I+PFllYXI+MjAxNTwvWWVhcj48UmVj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==
</w:fldData>
        </w:fldChar>
      </w:r>
      <w:r>
        <w:instrText xml:space="preserve"> ADDIN EN.CITE.DATA </w:instrText>
      </w:r>
      <w:r>
        <w:fldChar w:fldCharType="end"/>
      </w:r>
      <w:r w:rsidRPr="00FC45B7">
        <w:fldChar w:fldCharType="separate"/>
      </w:r>
      <w:r>
        <w:rPr>
          <w:noProof/>
        </w:rPr>
        <w:t>[10, 32, 33]</w:t>
      </w:r>
      <w:r w:rsidRPr="00FC45B7">
        <w:fldChar w:fldCharType="end"/>
      </w:r>
      <w:r w:rsidRPr="00FC45B7">
        <w:t xml:space="preserve">. </w:t>
      </w:r>
      <w:r>
        <w:t>Q</w:t>
      </w:r>
      <w:r w:rsidRPr="00FC45B7">
        <w:t xml:space="preserve">uestions </w:t>
      </w:r>
      <w:r>
        <w:t xml:space="preserve">also </w:t>
      </w:r>
      <w:r w:rsidRPr="00FC45B7">
        <w:t>remain surrounding tumour segmentation methodology</w:t>
      </w:r>
      <w:r>
        <w:t xml:space="preserve">. Specificity remains low, confounded by tumour associated inflammation, while sensitivity for tumour deposits smaller than the 0.5cm is lacking because of limited spatial resolution (especially problematic in NSCLC mediastinal nodal assessment) </w:t>
      </w:r>
      <w:r>
        <w:fldChar w:fldCharType="begin">
          <w:fldData xml:space="preserve">PEVuZE5vdGU+PENpdGU+PEF1dGhvcj5XYWhsPC9BdXRob3I+PFllYXI+MjAwOTwvWWVhcj48UmVj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MjJTLTUwUzwv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</w:fldData>
        </w:fldChar>
      </w:r>
      <w:r>
        <w:instrText xml:space="preserve"> ADDIN EN.CITE </w:instrText>
      </w:r>
      <w:r>
        <w:fldChar w:fldCharType="begin">
          <w:fldData xml:space="preserve">PEVuZE5vdGU+PENpdGU+PEF1dGhvcj5XYWhsPC9BdXRob3I+PFllYXI+MjAwOTwvWWVhcj48UmVj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MjJTLTUwUzwv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</w:fldData>
        </w:fldChar>
      </w:r>
      <w:r>
        <w:instrText xml:space="preserve"> ADDIN EN.CITE.DATA </w:instrText>
      </w:r>
      <w:r>
        <w:fldChar w:fldCharType="end"/>
      </w:r>
      <w:r>
        <w:fldChar w:fldCharType="separate"/>
      </w:r>
      <w:r>
        <w:rPr>
          <w:noProof/>
        </w:rPr>
        <w:t>[10]</w:t>
      </w:r>
      <w:r>
        <w:fldChar w:fldCharType="end"/>
      </w:r>
      <w:r>
        <w:t xml:space="preserve">. Repeatability coefficients of </w:t>
      </w:r>
      <w:r w:rsidRPr="00FC45B7">
        <w:rPr>
          <w:vertAlign w:val="superscript"/>
        </w:rPr>
        <w:t>18</w:t>
      </w:r>
      <w:r>
        <w:t xml:space="preserve">FDG-PET </w:t>
      </w:r>
      <w:r w:rsidRPr="00F11B21">
        <w:t xml:space="preserve">SUVmean and SUVmax, which have been extensively studied for use in treatment response evaluation </w:t>
      </w:r>
      <w:r w:rsidRPr="00FC45B7">
        <w:fldChar w:fldCharType="begin">
          <w:fldData xml:space="preserve">PEVuZE5vdGU+PENpdGU+PEF1dGhvcj5Db29rPC9BdXRob3I+PFllYXI+MjAxNTwvWWVhcj48UmVj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</w:fldData>
        </w:fldChar>
      </w:r>
      <w:r>
        <w:instrText xml:space="preserve"> ADDIN EN.CITE </w:instrText>
      </w:r>
      <w:r>
        <w:fldChar w:fldCharType="begin">
          <w:fldData xml:space="preserve">PEVuZE5vdGU+PENpdGU+PEF1dGhvcj5Db29rPC9BdXRob3I+PFllYXI+MjAxNTwvWWVhcj48UmVj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</w:fldData>
        </w:fldChar>
      </w:r>
      <w:r>
        <w:instrText xml:space="preserve"> ADDIN EN.CITE.DATA </w:instrText>
      </w:r>
      <w:r>
        <w:fldChar w:fldCharType="end"/>
      </w:r>
      <w:r w:rsidRPr="00FC45B7">
        <w:fldChar w:fldCharType="separate"/>
      </w:r>
      <w:r>
        <w:rPr>
          <w:noProof/>
        </w:rPr>
        <w:t>[32, 34, 35]</w:t>
      </w:r>
      <w:r w:rsidRPr="00FC45B7">
        <w:fldChar w:fldCharType="end"/>
      </w:r>
      <w:r w:rsidRPr="00FC45B7">
        <w:t xml:space="preserve">, </w:t>
      </w:r>
      <w:r>
        <w:t>are</w:t>
      </w:r>
      <w:r w:rsidRPr="00FC45B7">
        <w:t xml:space="preserve"> in the range 25 to 50% </w:t>
      </w:r>
      <w:r w:rsidRPr="00FC45B7">
        <w:fldChar w:fldCharType="begin">
          <w:fldData xml:space="preserve">PEVuZE5vdGU+PENpdGU+PEF1dGhvcj5OYWthbW90bzwvQXV0aG9yPjxZZWFyPjIwMDI8L1llYXI+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OYWthbW90bzwvQXV0aG9yPjxZZWFyPjIwMDI8L1llYXI+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rsidRPr="00FC45B7">
        <w:fldChar w:fldCharType="separate"/>
      </w:r>
      <w:r>
        <w:rPr>
          <w:noProof/>
        </w:rPr>
        <w:t>[36-39]</w:t>
      </w:r>
      <w:r w:rsidRPr="00FC45B7">
        <w:fldChar w:fldCharType="end"/>
      </w:r>
      <w:r>
        <w:t>. This is</w:t>
      </w:r>
      <w:r w:rsidRPr="00FC45B7">
        <w:t xml:space="preserve"> improve</w:t>
      </w:r>
      <w:r>
        <w:t>d</w:t>
      </w:r>
      <w:r w:rsidRPr="00FC45B7">
        <w:t xml:space="preserve"> </w:t>
      </w:r>
      <w:r>
        <w:t>by measuring the</w:t>
      </w:r>
      <w:r w:rsidRPr="00FC45B7">
        <w:t xml:space="preserve"> SUV of the 30 most avid voxels</w:t>
      </w:r>
      <w:r>
        <w:t xml:space="preserve"> rather than SUVmax or SUVpeak</w:t>
      </w:r>
      <w:r w:rsidRPr="00FC45B7">
        <w:t xml:space="preserve"> </w:t>
      </w:r>
      <w:r w:rsidRPr="00FC45B7">
        <w:fldChar w:fldCharType="begin">
          <w:fldData xml:space="preserve">PEVuZE5vdGU+PENpdGU+PEF1dGhvcj5MYWZmb248L0F1dGhvcj48WWVhcj4yMDE0PC9ZZWFyPjxS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</w:fldData>
        </w:fldChar>
      </w:r>
      <w:r>
        <w:instrText xml:space="preserve"> ADDIN EN.CITE </w:instrText>
      </w:r>
      <w:r>
        <w:fldChar w:fldCharType="begin">
          <w:fldData xml:space="preserve">PEVuZE5vdGU+PENpdGU+PEF1dGhvcj5MYWZmb248L0F1dGhvcj48WWVhcj4yMDE0PC9ZZWFyPjxS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</w:fldData>
        </w:fldChar>
      </w:r>
      <w:r>
        <w:instrText xml:space="preserve"> ADDIN EN.CITE.DATA </w:instrText>
      </w:r>
      <w:r>
        <w:fldChar w:fldCharType="end"/>
      </w:r>
      <w:r w:rsidRPr="00FC45B7">
        <w:fldChar w:fldCharType="separate"/>
      </w:r>
      <w:r>
        <w:rPr>
          <w:noProof/>
        </w:rPr>
        <w:t>[40]</w:t>
      </w:r>
      <w:r w:rsidRPr="00FC45B7">
        <w:fldChar w:fldCharType="end"/>
      </w:r>
      <w:r w:rsidRPr="00FC45B7">
        <w:t xml:space="preserve">. </w:t>
      </w:r>
    </w:p>
    <w:p w:rsidR="00013EE3" w:rsidRPr="00FC45B7" w:rsidRDefault="00013EE3" w:rsidP="00013EE3">
      <w:pPr>
        <w:spacing w:line="480" w:lineRule="auto"/>
        <w:ind w:left="-301" w:right="-261"/>
        <w:jc w:val="both"/>
      </w:pPr>
    </w:p>
    <w:p w:rsidR="00013EE3" w:rsidRDefault="00013EE3" w:rsidP="00013EE3">
      <w:pPr>
        <w:spacing w:line="480" w:lineRule="auto"/>
        <w:ind w:left="-301" w:right="-261"/>
        <w:jc w:val="both"/>
      </w:pPr>
      <w:r w:rsidRPr="00FC45B7">
        <w:rPr>
          <w:i/>
          <w:u w:val="single"/>
        </w:rPr>
        <w:t>Proliferation markers:</w:t>
      </w:r>
      <w:r w:rsidRPr="009C5669">
        <w:t xml:space="preserve"> </w:t>
      </w:r>
      <w:r w:rsidRPr="0048761E">
        <w:rPr>
          <w:vertAlign w:val="superscript"/>
        </w:rPr>
        <w:t>18</w:t>
      </w:r>
      <w:r w:rsidRPr="00E23E1A">
        <w:t>FLT</w:t>
      </w:r>
      <w:r w:rsidRPr="009C5669">
        <w:t xml:space="preserve"> </w:t>
      </w:r>
      <w:r>
        <w:t xml:space="preserve">is </w:t>
      </w:r>
      <w:r w:rsidRPr="009C5669">
        <w:t xml:space="preserve">phosphorylated </w:t>
      </w:r>
      <w:r w:rsidRPr="005F5452">
        <w:t xml:space="preserve">and trapped within cells by thymidine kinase, a key enzyme in the salvage pathway of DNA synthesis </w:t>
      </w:r>
      <w:r w:rsidRPr="00FC45B7">
        <w:fldChar w:fldCharType="begin"/>
      </w:r>
      <w:r>
        <w:instrText xml:space="preserve"> ADDIN EN.CITE &lt;EndNote&gt;&lt;Cite&gt;&lt;Author&gt;Mankoff&lt;/Author&gt;&lt;Year&gt;2007&lt;/Year&gt;&lt;RecNum&gt;3430&lt;/RecNum&gt;&lt;DisplayText&gt;[41]&lt;/DisplayText&gt;&lt;record&gt;&lt;rec-number&gt;3430&lt;/rec-number&gt;&lt;foreign-keys&gt;&lt;key app="EN" db-id="rrddsdp2c2dsvledeaup5efyea2xzsrxe5ep" timestamp="1436286164"&gt;3430&lt;/key&gt;&lt;/foreign-keys&gt;&lt;ref-type name="Journal Article"&gt;17&lt;/ref-type&gt;&lt;contributors&gt;&lt;authors&gt;&lt;author&gt;Mankoff, D. A.&lt;/author&gt;&lt;author&gt;Eary, J. F.&lt;/author&gt;&lt;author&gt;Link, J. M.&lt;/author&gt;&lt;author&gt;Muzi, M.&lt;/author&gt;&lt;author&gt;Rajendran, J. G.&lt;/author&gt;&lt;author&gt;Spence, A. M.&lt;/author&gt;&lt;author&gt;Krohn, K. A.&lt;/author&gt;&lt;/authors&gt;&lt;/contributors&gt;&lt;auth-address&gt;University of Washington and Seattle Cancer Care Alliance, Seattle, Washington , USA. dam@u.washington.edu&lt;/auth-address&gt;&lt;titles&gt;&lt;title&gt;Tumor-specific positron emission tomography imaging in patients: [18F] fluorodeoxyglucose and beyond&lt;/title&gt;&lt;secondary-title&gt;Clin Cancer Res&lt;/secondary-title&gt;&lt;/titles&gt;&lt;periodical&gt;&lt;full-title&gt;Clin Cancer Res&lt;/full-title&gt;&lt;abbr-1&gt;Clinical cancer research : an official journal of the American Association for Cancer Research&lt;/abbr-1&gt;&lt;/periodical&gt;&lt;pages&gt;3460-9&lt;/pages&gt;&lt;volume&gt;13&lt;/volume&gt;&lt;number&gt;12&lt;/number&gt;&lt;keywords&gt;&lt;keyword&gt;Animals&lt;/keyword&gt;&lt;keyword&gt;Fluorodeoxyglucose F18/*diagnostic use&lt;/keyword&gt;&lt;keyword&gt;Humans&lt;/keyword&gt;&lt;keyword&gt;Neoplasms/*radionuclide imaging&lt;/keyword&gt;&lt;keyword&gt;*Positron-Emission Tomography&lt;/keyword&gt;&lt;keyword&gt;Radiopharmaceuticals/diagnostic use&lt;/keyword&gt;&lt;/keywords&gt;&lt;dates&gt;&lt;year&gt;2007&lt;/year&gt;&lt;pub-dates&gt;&lt;date&gt;Jun 15&lt;/date&gt;&lt;/pub-dates&gt;&lt;/dates&gt;&lt;isbn&gt;1078-0432 (Print)&amp;#xD;1078-0432 (Linking)&lt;/isbn&gt;&lt;accession-num&gt;17575208&lt;/accession-num&gt;&lt;urls&gt;&lt;related-urls&gt;&lt;url&gt;http://www.ncbi.nlm.nih.gov/pubmed/17575208&lt;/url&gt;&lt;/related-urls&gt;&lt;/urls&gt;&lt;electronic-resource-num&gt;10.1158/1078-0432.CCR-07-0074&lt;/electronic-resource-num&gt;&lt;/record&gt;&lt;/Cite&gt;&lt;/EndNote&gt;</w:instrText>
      </w:r>
      <w:r w:rsidRPr="00FC45B7">
        <w:fldChar w:fldCharType="separate"/>
      </w:r>
      <w:r>
        <w:rPr>
          <w:noProof/>
        </w:rPr>
        <w:t>[41]</w:t>
      </w:r>
      <w:r w:rsidRPr="00FC45B7">
        <w:fldChar w:fldCharType="end"/>
      </w:r>
      <w:r>
        <w:t xml:space="preserve">, but is </w:t>
      </w:r>
      <w:r w:rsidRPr="00FC45B7">
        <w:t xml:space="preserve">insensitive to proliferation where </w:t>
      </w:r>
      <w:r w:rsidRPr="005F5452">
        <w:rPr>
          <w:i/>
        </w:rPr>
        <w:t>de novo</w:t>
      </w:r>
      <w:r w:rsidRPr="00FC45B7">
        <w:t xml:space="preserve"> thymidine synthesis occurs </w:t>
      </w:r>
      <w:r w:rsidRPr="00FC45B7">
        <w:fldChar w:fldCharType="begin"/>
      </w:r>
      <w:r>
        <w:instrText xml:space="preserve"> ADDIN EN.CITE &lt;EndNote&gt;&lt;Cite&gt;&lt;Author&gt;Mankoff&lt;/Author&gt;&lt;Year&gt;2005&lt;/Year&gt;&lt;RecNum&gt;2705&lt;/RecNum&gt;&lt;DisplayText&gt;[42]&lt;/DisplayText&gt;&lt;record&gt;&lt;rec-number&gt;2705&lt;/rec-number&gt;&lt;foreign-keys&gt;&lt;key app="EN" db-id="rrddsdp2c2dsvledeaup5efyea2xzsrxe5ep" timestamp="1418659772"&gt;2705&lt;/key&gt;&lt;/foreign-keys&gt;&lt;ref-type name="Journal Article"&gt;17&lt;/ref-type&gt;&lt;contributors&gt;&lt;authors&gt;&lt;author&gt;Mankoff, D. A.&lt;/author&gt;&lt;author&gt;Shields, A. F.&lt;/author&gt;&lt;author&gt;Krohn, K. A.&lt;/author&gt;&lt;/authors&gt;&lt;/contributors&gt;&lt;auth-address&gt;Division of Nuclear Medicine, Department of Radiology, University of Washington, 1959 Northeast Pacific Street, Room NN203, Box 356113, Seattle, WA 98195, USA. dam@u.washington.edu&lt;/auth-address&gt;&lt;titles&gt;&lt;title&gt;PET imaging of cellular proliferation&lt;/title&gt;&lt;secondary-title&gt;Radiol Clin North Am&lt;/secondary-title&gt;&lt;alt-title&gt;Radiologic clinics of North America&lt;/alt-title&gt;&lt;/titles&gt;&lt;periodical&gt;&lt;full-title&gt;Radiol Clin North Am&lt;/full-title&gt;&lt;abbr-1&gt;Radiologic clinics of North America&lt;/abbr-1&gt;&lt;/periodical&gt;&lt;alt-periodical&gt;&lt;full-title&gt;Radiol Clin North Am&lt;/full-title&gt;&lt;abbr-1&gt;Radiologic clinics of North America&lt;/abbr-1&gt;&lt;/alt-periodical&gt;&lt;pages&gt;153-67&lt;/pages&gt;&lt;volume&gt;43&lt;/volume&gt;&lt;number&gt;1&lt;/number&gt;&lt;keywords&gt;&lt;keyword&gt;*Cell Division&lt;/keyword&gt;&lt;keyword&gt;Humans&lt;/keyword&gt;&lt;keyword&gt;Neoplasms/metabolism/*pathology/*radionuclide imaging&lt;/keyword&gt;&lt;keyword&gt;*Positron-Emission Tomography&lt;/keyword&gt;&lt;keyword&gt;Thymidine/*analogs &amp;amp; derivatives/analysis/diagnostic use/metabolism&lt;/keyword&gt;&lt;/keywords&gt;&lt;dates&gt;&lt;year&gt;2005&lt;/year&gt;&lt;pub-dates&gt;&lt;date&gt;Jan&lt;/date&gt;&lt;/pub-dates&gt;&lt;/dates&gt;&lt;isbn&gt;0033-8389 (Print)&amp;#xD;0033-8389 (Linking)&lt;/isbn&gt;&lt;accession-num&gt;15693654&lt;/accession-num&gt;&lt;urls&gt;&lt;related-urls&gt;&lt;url&gt;http://www.ncbi.nlm.nih.gov/pubmed/15693654&lt;/url&gt;&lt;url&gt;http://www.sciencedirect.com/science/article/pii/S0033838904001824&lt;/url&gt;&lt;/related-urls&gt;&lt;/urls&gt;&lt;/record&gt;&lt;/Cite&gt;&lt;/EndNote&gt;</w:instrText>
      </w:r>
      <w:r w:rsidRPr="00FC45B7">
        <w:fldChar w:fldCharType="separate"/>
      </w:r>
      <w:r>
        <w:rPr>
          <w:noProof/>
        </w:rPr>
        <w:t>[42]</w:t>
      </w:r>
      <w:r w:rsidRPr="00FC45B7">
        <w:fldChar w:fldCharType="end"/>
      </w:r>
      <w:r w:rsidRPr="00FC45B7">
        <w:t xml:space="preserve">. </w:t>
      </w:r>
      <w:r>
        <w:t>From pathological specimens,</w:t>
      </w:r>
      <w:r w:rsidRPr="00FC45B7">
        <w:t xml:space="preserve"> </w:t>
      </w:r>
      <w:r w:rsidRPr="0048761E">
        <w:rPr>
          <w:vertAlign w:val="superscript"/>
        </w:rPr>
        <w:t>18</w:t>
      </w:r>
      <w:r w:rsidRPr="00E23E1A">
        <w:t>FLT</w:t>
      </w:r>
      <w:r w:rsidRPr="00FC45B7" w:rsidDel="00ED11B5">
        <w:t xml:space="preserve"> </w:t>
      </w:r>
      <w:r w:rsidRPr="00FC45B7">
        <w:t xml:space="preserve">uptake has been shown to correlate positively with </w:t>
      </w:r>
      <w:r>
        <w:t xml:space="preserve">both </w:t>
      </w:r>
      <w:r w:rsidRPr="00FC45B7">
        <w:t>Ki-67 immunohistochemical (IHC) proliferation index (r=0.81, p&lt;0.01)</w:t>
      </w:r>
      <w:r>
        <w:t xml:space="preserve"> </w:t>
      </w:r>
      <w:r w:rsidRPr="00FC45B7">
        <w:t>in glioma</w:t>
      </w:r>
      <w:r>
        <w:t xml:space="preserve"> specimens</w:t>
      </w:r>
      <w:r w:rsidRPr="00FC45B7">
        <w:t xml:space="preserve"> </w:t>
      </w:r>
      <w:r w:rsidRPr="00FC45B7">
        <w:fldChar w:fldCharType="begin">
          <w:fldData xml:space="preserve">PEVuZE5vdGU+PENpdGU+PEF1dGhvcj5ZYW1hbW90bzwvQXV0aG9yPjxZZWFyPjIwMTI8L1llYXI+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</w:fldData>
        </w:fldChar>
      </w:r>
      <w:r>
        <w:instrText xml:space="preserve"> ADDIN EN.CITE </w:instrText>
      </w:r>
      <w:r>
        <w:fldChar w:fldCharType="begin">
          <w:fldData xml:space="preserve">PEVuZE5vdGU+PENpdGU+PEF1dGhvcj5ZYW1hbW90bzwvQXV0aG9yPjxZZWFyPjIwMTI8L1llYXI+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</w:fldData>
        </w:fldChar>
      </w:r>
      <w:r>
        <w:instrText xml:space="preserve"> ADDIN EN.CITE.DATA </w:instrText>
      </w:r>
      <w:r>
        <w:fldChar w:fldCharType="end"/>
      </w:r>
      <w:r w:rsidRPr="00FC45B7">
        <w:fldChar w:fldCharType="separate"/>
      </w:r>
      <w:r>
        <w:rPr>
          <w:noProof/>
        </w:rPr>
        <w:t>[43]</w:t>
      </w:r>
      <w:r w:rsidRPr="00FC45B7">
        <w:fldChar w:fldCharType="end"/>
      </w:r>
      <w:r>
        <w:t xml:space="preserve"> and</w:t>
      </w:r>
      <w:r w:rsidRPr="00FC45B7">
        <w:t xml:space="preserve"> post thymidylate synthase inhibition in breast cancer models</w:t>
      </w:r>
      <w:r w:rsidRPr="0048761E">
        <w:t xml:space="preserve"> </w:t>
      </w:r>
      <w:r w:rsidRPr="00FC45B7">
        <w:fldChar w:fldCharType="begin">
          <w:fldData xml:space="preserve">PEVuZE5vdGU+PENpdGU+PEF1dGhvcj5LZW5ueTwvQXV0aG9yPjxZZWFyPjIwMDk8L1llYXI+PFJl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PEF1dGhvcj5LZW5ueTwvQXV0aG9yPjxZZWFyPjIwMDk8L1llYXI+PFJl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rsidRPr="00FC45B7">
        <w:fldChar w:fldCharType="separate"/>
      </w:r>
      <w:r>
        <w:rPr>
          <w:noProof/>
        </w:rPr>
        <w:t>[44]</w:t>
      </w:r>
      <w:r w:rsidRPr="00FC45B7">
        <w:fldChar w:fldCharType="end"/>
      </w:r>
      <w:r>
        <w:t xml:space="preserve">. </w:t>
      </w:r>
      <w:r w:rsidRPr="00FC45B7">
        <w:t xml:space="preserve">Satisfactory within-patient repeatability has been demonstrated for quantitative </w:t>
      </w:r>
      <w:r w:rsidRPr="00FC45B7">
        <w:rPr>
          <w:vertAlign w:val="superscript"/>
        </w:rPr>
        <w:t>18</w:t>
      </w:r>
      <w:r w:rsidRPr="00FC45B7">
        <w:t>F-FLT measurements in NSCLC, where intra</w:t>
      </w:r>
      <w:r w:rsidRPr="0048761E">
        <w:t>-class correlation (ICC) between SUV values from test-retest s</w:t>
      </w:r>
      <w:r w:rsidRPr="00E23E1A">
        <w:t xml:space="preserve">tudies range from 0.93 to 0.98 </w:t>
      </w:r>
      <w:r w:rsidRPr="00FC45B7">
        <w:fldChar w:fldCharType="begin">
          <w:fldData xml:space="preserve">PEVuZE5vdGU+PENpdGU+PEF1dGhvcj5kZSBMYW5nZW48L0F1dGhvcj48WWVhcj4yMDA5PC9ZZWFy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</w:fldData>
        </w:fldChar>
      </w:r>
      <w:r>
        <w:instrText xml:space="preserve"> ADDIN EN.CITE </w:instrText>
      </w:r>
      <w:r>
        <w:fldChar w:fldCharType="begin">
          <w:fldData xml:space="preserve">PEVuZE5vdGU+PENpdGU+PEF1dGhvcj5kZSBMYW5nZW48L0F1dGhvcj48WWVhcj4yMDA5PC9ZZWFy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</w:fldData>
        </w:fldChar>
      </w:r>
      <w:r>
        <w:instrText xml:space="preserve"> ADDIN EN.CITE.DATA </w:instrText>
      </w:r>
      <w:r>
        <w:fldChar w:fldCharType="end"/>
      </w:r>
      <w:r w:rsidRPr="00FC45B7">
        <w:fldChar w:fldCharType="separate"/>
      </w:r>
      <w:r>
        <w:rPr>
          <w:noProof/>
        </w:rPr>
        <w:t>[45]</w:t>
      </w:r>
      <w:r w:rsidRPr="00FC45B7">
        <w:fldChar w:fldCharType="end"/>
      </w:r>
      <w:r>
        <w:t xml:space="preserve">. </w:t>
      </w:r>
      <w:r>
        <w:lastRenderedPageBreak/>
        <w:t>Its use</w:t>
      </w:r>
      <w:r w:rsidRPr="0048761E">
        <w:t xml:space="preserve"> is currently being evaluated </w:t>
      </w:r>
      <w:r>
        <w:t xml:space="preserve">at our institution for NSCLC treated with neoadjuvant </w:t>
      </w:r>
      <w:r w:rsidRPr="00F11B21">
        <w:t>pemetrexed</w:t>
      </w:r>
      <w:r>
        <w:t xml:space="preserve"> [EORTC QuIC-ConCePT]</w:t>
      </w:r>
      <w:r w:rsidRPr="00F11B21">
        <w:t>.</w:t>
      </w:r>
    </w:p>
    <w:p w:rsidR="00013EE3" w:rsidRPr="00FC45B7" w:rsidRDefault="00013EE3" w:rsidP="00013EE3">
      <w:pPr>
        <w:spacing w:line="480" w:lineRule="auto"/>
        <w:ind w:left="-312" w:right="-261"/>
        <w:jc w:val="both"/>
      </w:pPr>
    </w:p>
    <w:p w:rsidR="00013EE3" w:rsidRPr="005F5452" w:rsidRDefault="00013EE3" w:rsidP="00013EE3">
      <w:pPr>
        <w:spacing w:line="480" w:lineRule="auto"/>
        <w:ind w:left="-301" w:right="-261"/>
        <w:jc w:val="both"/>
      </w:pPr>
      <w:r w:rsidRPr="00F11B21">
        <w:rPr>
          <w:i/>
          <w:u w:val="single"/>
          <w:lang w:val="en-US"/>
        </w:rPr>
        <w:t>Tumour Perfusion:</w:t>
      </w:r>
      <w:r w:rsidRPr="009C5669">
        <w:rPr>
          <w:lang w:val="en-US"/>
        </w:rPr>
        <w:t xml:space="preserve"> </w:t>
      </w:r>
      <w:r>
        <w:rPr>
          <w:lang w:val="en-US"/>
        </w:rPr>
        <w:t>S</w:t>
      </w:r>
      <w:r w:rsidRPr="00FC45B7">
        <w:t>equential images through a lesion following contrast administration</w:t>
      </w:r>
      <w:r>
        <w:t xml:space="preserve"> </w:t>
      </w:r>
      <w:r w:rsidRPr="00FC45B7">
        <w:t>generate time-intensity plots for either qualitative or quantitative analysis</w:t>
      </w:r>
      <w:r w:rsidRPr="0048761E">
        <w:t xml:space="preserve">. </w:t>
      </w:r>
      <w:r>
        <w:t>In DCE-</w:t>
      </w:r>
      <w:r w:rsidRPr="00FC45B7">
        <w:t xml:space="preserve">MRI, enhancement relies on the T1-shortening effect of gadolinium based contrast agents </w:t>
      </w:r>
      <w:r w:rsidRPr="00FC45B7">
        <w:fldChar w:fldCharType="begin">
          <w:fldData xml:space="preserve">PEVuZE5vdGU+PENpdGU+PEF1dGhvcj5QdWRlcmJhY2g8L0F1dGhvcj48WWVhcj4yMDA4PC9ZZWFy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</w:fldData>
        </w:fldChar>
      </w:r>
      <w:r>
        <w:instrText xml:space="preserve"> ADDIN EN.CITE </w:instrText>
      </w:r>
      <w:r>
        <w:fldChar w:fldCharType="begin">
          <w:fldData xml:space="preserve">PEVuZE5vdGU+PENpdGU+PEF1dGhvcj5QdWRlcmJhY2g8L0F1dGhvcj48WWVhcj4yMDA4PC9ZZWFy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</w:fldData>
        </w:fldChar>
      </w:r>
      <w:r>
        <w:instrText xml:space="preserve"> ADDIN EN.CITE.DATA </w:instrText>
      </w:r>
      <w:r>
        <w:fldChar w:fldCharType="end"/>
      </w:r>
      <w:r w:rsidRPr="00FC45B7">
        <w:fldChar w:fldCharType="separate"/>
      </w:r>
      <w:r>
        <w:rPr>
          <w:noProof/>
        </w:rPr>
        <w:t>[46]</w:t>
      </w:r>
      <w:r w:rsidRPr="00FC45B7">
        <w:fldChar w:fldCharType="end"/>
      </w:r>
      <w:r w:rsidRPr="00FC45B7">
        <w:t xml:space="preserve">. For CT, similar analysis is performed using </w:t>
      </w:r>
      <w:r>
        <w:t>Hounsfield Unit (</w:t>
      </w:r>
      <w:r w:rsidRPr="00FC45B7">
        <w:t>HU</w:t>
      </w:r>
      <w:r>
        <w:t>)</w:t>
      </w:r>
      <w:r w:rsidRPr="00FC45B7">
        <w:t xml:space="preserve"> density measurements, </w:t>
      </w:r>
      <w:r>
        <w:t>but with an ionising radiation penalty from</w:t>
      </w:r>
      <w:r w:rsidRPr="00FC45B7">
        <w:t xml:space="preserve"> serial scans </w:t>
      </w:r>
      <w:r>
        <w:t xml:space="preserve">through the lesion </w:t>
      </w:r>
      <w:r>
        <w:fldChar w:fldCharType="begin">
          <w:fldData xml:space="preserve">PEVuZE5vdGU+PENpdGU+PEF1dGhvcj5MaW5kPC9BdXRob3I+PFllYXI+MjAxMDwvWWVhcj48UmVj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</w:fldData>
        </w:fldChar>
      </w:r>
      <w:r>
        <w:instrText xml:space="preserve"> ADDIN EN.CITE </w:instrText>
      </w:r>
      <w:r>
        <w:fldChar w:fldCharType="begin">
          <w:fldData xml:space="preserve">PEVuZE5vdGU+PENpdGU+PEF1dGhvcj5MaW5kPC9BdXRob3I+PFllYXI+MjAxMDwvWWVhcj48UmVj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</w:fldData>
        </w:fldChar>
      </w:r>
      <w:r>
        <w:instrText xml:space="preserve"> ADDIN EN.CITE.DATA </w:instrText>
      </w:r>
      <w:r>
        <w:fldChar w:fldCharType="end"/>
      </w:r>
      <w:r>
        <w:fldChar w:fldCharType="separate"/>
      </w:r>
      <w:r>
        <w:rPr>
          <w:noProof/>
        </w:rPr>
        <w:t>[47]</w:t>
      </w:r>
      <w:r>
        <w:fldChar w:fldCharType="end"/>
      </w:r>
      <w:r w:rsidRPr="00FC45B7">
        <w:t xml:space="preserve">. </w:t>
      </w:r>
      <w:r w:rsidRPr="005F5452">
        <w:t>The most commonly used pharmacokinetic models quantify: (a) ve, reflecting contrast leaking into the interstitial space during first pass; (b) Ktrans, the transfer constant describing trans-endothelial contrast diffusion into interstitium (hypothetically reflect</w:t>
      </w:r>
      <w:r>
        <w:t>ing</w:t>
      </w:r>
      <w:r w:rsidRPr="009C5669">
        <w:t xml:space="preserve"> tumour capillary permeability) and; (c) Kep, the rate constant describing contrast diffusion back into the intravascular compartment </w:t>
      </w:r>
      <w:r w:rsidRPr="00FC45B7">
        <w:fldChar w:fldCharType="begin">
          <w:fldData xml:space="preserve">PEVuZE5vdGU+PENpdGU+PEF1dGhvcj5Ub2Z0czwvQXV0aG9yPjxZZWFyPjE5OTk8L1llYXI+PFJl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==
</w:fldData>
        </w:fldChar>
      </w:r>
      <w:r>
        <w:instrText xml:space="preserve"> ADDIN EN.CITE </w:instrText>
      </w:r>
      <w:r>
        <w:fldChar w:fldCharType="begin">
          <w:fldData xml:space="preserve">PEVuZE5vdGU+PENpdGU+PEF1dGhvcj5Ub2Z0czwvQXV0aG9yPjxZZWFyPjE5OTk8L1llYXI+PFJl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==
</w:fldData>
        </w:fldChar>
      </w:r>
      <w:r>
        <w:instrText xml:space="preserve"> ADDIN EN.CITE.DATA </w:instrText>
      </w:r>
      <w:r>
        <w:fldChar w:fldCharType="end"/>
      </w:r>
      <w:r w:rsidRPr="00FC45B7">
        <w:fldChar w:fldCharType="separate"/>
      </w:r>
      <w:r>
        <w:rPr>
          <w:noProof/>
        </w:rPr>
        <w:t>[48]</w:t>
      </w:r>
      <w:r w:rsidRPr="00FC45B7">
        <w:fldChar w:fldCharType="end"/>
      </w:r>
      <w:r w:rsidRPr="00FC45B7">
        <w:t xml:space="preserve">. These parameters are derived from </w:t>
      </w:r>
      <w:r>
        <w:t>signal</w:t>
      </w:r>
      <w:r w:rsidRPr="00FC45B7">
        <w:t xml:space="preserve"> intensity</w:t>
      </w:r>
      <w:r>
        <w:t xml:space="preserve"> </w:t>
      </w:r>
      <w:r w:rsidRPr="00FC45B7">
        <w:t xml:space="preserve">within tumour, normalised to the intensity within the biggest available artery (providing the arterial input function or AIF) </w:t>
      </w:r>
      <w:r w:rsidRPr="00FC45B7">
        <w:fldChar w:fldCharType="begin">
          <w:fldData xml:space="preserve">PEVuZE5vdGU+PENpdGU+PEF1dGhvcj5UYWNlbGxpPC9BdXRob3I+PFllYXI+MjAxMDwvWWVhcj48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=
</w:fldData>
        </w:fldChar>
      </w:r>
      <w:r>
        <w:instrText xml:space="preserve"> ADDIN EN.CITE </w:instrText>
      </w:r>
      <w:r>
        <w:fldChar w:fldCharType="begin">
          <w:fldData xml:space="preserve">PEVuZE5vdGU+PENpdGU+PEF1dGhvcj5UYWNlbGxpPC9BdXRob3I+PFllYXI+MjAxMDwvWWVhcj48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=
</w:fldData>
        </w:fldChar>
      </w:r>
      <w:r>
        <w:instrText xml:space="preserve"> ADDIN EN.CITE.DATA </w:instrText>
      </w:r>
      <w:r>
        <w:fldChar w:fldCharType="end"/>
      </w:r>
      <w:r w:rsidRPr="00FC45B7">
        <w:fldChar w:fldCharType="separate"/>
      </w:r>
      <w:r>
        <w:rPr>
          <w:noProof/>
        </w:rPr>
        <w:t>[49]</w:t>
      </w:r>
      <w:r w:rsidRPr="00FC45B7">
        <w:fldChar w:fldCharType="end"/>
      </w:r>
      <w:r w:rsidRPr="00FC45B7">
        <w:t xml:space="preserve">. </w:t>
      </w:r>
      <w:r>
        <w:t>On</w:t>
      </w:r>
      <w:r w:rsidRPr="00FC45B7">
        <w:t xml:space="preserve"> MRI</w:t>
      </w:r>
      <w:r>
        <w:t>, further</w:t>
      </w:r>
      <w:r w:rsidRPr="00FC45B7">
        <w:t xml:space="preserve"> information is available through T2W signal loss from spin dephasing</w:t>
      </w:r>
      <w:r>
        <w:t xml:space="preserve"> and since this is</w:t>
      </w:r>
      <w:r w:rsidRPr="00FC45B7">
        <w:t xml:space="preserve"> related to gadolinium contrast agent concentration, it reflects both vessel size and density and allows calculation of relative blood flow (rBF), blood volume (rBV) as well as mean transit time (MTT) </w:t>
      </w:r>
      <w:r w:rsidRPr="00FC45B7">
        <w:fldChar w:fldCharType="begin"/>
      </w:r>
      <w:r>
        <w:instrText xml:space="preserve"> ADDIN EN.CITE &lt;EndNote&gt;&lt;Cite&gt;&lt;Author&gt;Padhani&lt;/Author&gt;&lt;Year&gt;2002&lt;/Year&gt;&lt;RecNum&gt;3436&lt;/RecNum&gt;&lt;DisplayText&gt;[50]&lt;/DisplayText&gt;&lt;record&gt;&lt;rec-number&gt;3436&lt;/rec-number&gt;&lt;foreign-keys&gt;&lt;key app="EN" db-id="rrddsdp2c2dsvledeaup5efyea2xzsrxe5ep" timestamp="1436287426"&gt;3436&lt;/key&gt;&lt;/foreign-keys&gt;&lt;ref-type name="Journal Article"&gt;17&lt;/ref-type&gt;&lt;contributors&gt;&lt;authors&gt;&lt;author&gt;Padhani, A. R.&lt;/author&gt;&lt;/authors&gt;&lt;/contributors&gt;&lt;auth-address&gt;Paul Strickland Scanner Centre, Mount Vernon Hospital, Middlesex, UK. anwar@padhani.fsnet.co.uk&lt;/auth-address&gt;&lt;titles&gt;&lt;title&gt;Dynamic contrast-enhanced MRI in clinical oncology: current status and future directions&lt;/title&gt;&lt;secondary-title&gt;J Magn Reson Imaging&lt;/secondary-title&gt;&lt;/titles&gt;&lt;periodical&gt;&lt;full-title&gt;J Magn Reson Imaging&lt;/full-title&gt;&lt;abbr-1&gt;Journal of magnetic resonance imaging : JMRI&lt;/abbr-1&gt;&lt;/periodical&gt;&lt;pages&gt;407-22&lt;/pages&gt;&lt;volume&gt;16&lt;/volume&gt;&lt;number&gt;4&lt;/number&gt;&lt;keywords&gt;&lt;keyword&gt;*Contrast Media/chemistry&lt;/keyword&gt;&lt;keyword&gt;Female&lt;/keyword&gt;&lt;keyword&gt;Humans&lt;/keyword&gt;&lt;keyword&gt;Image Processing, Computer-Assisted&lt;/keyword&gt;&lt;keyword&gt;Macromolecular Substances&lt;/keyword&gt;&lt;keyword&gt;*Magnetic Resonance Imaging/methods/trends&lt;/keyword&gt;&lt;keyword&gt;Male&lt;/keyword&gt;&lt;keyword&gt;Neoplasms/*diagnosis&lt;/keyword&gt;&lt;/keywords&gt;&lt;dates&gt;&lt;year&gt;2002&lt;/year&gt;&lt;pub-dates&gt;&lt;date&gt;Oct&lt;/date&gt;&lt;/pub-dates&gt;&lt;/dates&gt;&lt;isbn&gt;1053-1807 (Print)&amp;#xD;1053-1807 (Linking)&lt;/isbn&gt;&lt;accession-num&gt;12353256&lt;/accession-num&gt;&lt;urls&gt;&lt;related-urls&gt;&lt;url&gt;http://www.ncbi.nlm.nih.gov/pubmed/12353256&lt;/url&gt;&lt;url&gt;http://onlinelibrary.wiley.com/store/10.1002/jmri.10176/asset/10176_ftp.pdf?v=1&amp;amp;t=ibtl3tye&amp;amp;s=0231b9bd6903a8c90865847818456e2dcf16e6c5&lt;/url&gt;&lt;/related-urls&gt;&lt;/urls&gt;&lt;electronic-resource-num&gt;10.1002/jmri.10176&lt;/electronic-resource-num&gt;&lt;/record&gt;&lt;/Cite&gt;&lt;/EndNote&gt;</w:instrText>
      </w:r>
      <w:r w:rsidRPr="00FC45B7">
        <w:fldChar w:fldCharType="separate"/>
      </w:r>
      <w:r>
        <w:rPr>
          <w:noProof/>
        </w:rPr>
        <w:t>[50]</w:t>
      </w:r>
      <w:r w:rsidRPr="00FC45B7">
        <w:fldChar w:fldCharType="end"/>
      </w:r>
      <w:r w:rsidRPr="00FC45B7">
        <w:t xml:space="preserve">. </w:t>
      </w:r>
      <w:r>
        <w:t>Q</w:t>
      </w:r>
      <w:r w:rsidRPr="00FC45B7">
        <w:t xml:space="preserve">ualitative and semi-quantitative </w:t>
      </w:r>
      <w:r>
        <w:t>assessment, include</w:t>
      </w:r>
      <w:r w:rsidRPr="00FC45B7">
        <w:t xml:space="preserve"> maximum slope of the time-intensity curve, maximum enhancement ratio (MER), washout ratio (WR) and </w:t>
      </w:r>
      <w:r w:rsidRPr="0048761E">
        <w:rPr>
          <w:highlight w:val="white"/>
        </w:rPr>
        <w:t>area under the time concentration curve at 60 se</w:t>
      </w:r>
      <w:r>
        <w:rPr>
          <w:highlight w:val="white"/>
        </w:rPr>
        <w:t>conds (AUC60) [refs]</w:t>
      </w:r>
      <w:r w:rsidRPr="005F5452">
        <w:rPr>
          <w:highlight w:val="white"/>
        </w:rPr>
        <w:t>.</w:t>
      </w:r>
    </w:p>
    <w:p w:rsidR="00013EE3" w:rsidRPr="005F5452" w:rsidRDefault="00013EE3" w:rsidP="00013EE3">
      <w:pPr>
        <w:spacing w:line="480" w:lineRule="auto"/>
        <w:ind w:left="-301" w:right="-261"/>
        <w:jc w:val="both"/>
        <w:rPr>
          <w:highlight w:val="white"/>
        </w:rPr>
      </w:pPr>
      <w:r>
        <w:t>In untreated NSCLC, DCE-</w:t>
      </w:r>
      <w:r w:rsidRPr="00E23E1A">
        <w:t xml:space="preserve">CT patterns of blood volume and Ktrans within tumours have been reported to correlate with vessel density and vascular score </w:t>
      </w:r>
      <w:r w:rsidRPr="00E23E1A">
        <w:fldChar w:fldCharType="begin">
          <w:fldData xml:space="preserve">PEVuZE5vdGU+PENpdGU+PEF1dGhvcj5UYWNlbGxpPC9BdXRob3I+PFllYXI+MjAxMDwvWWVhcj48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=
</w:fldData>
        </w:fldChar>
      </w:r>
      <w:r>
        <w:instrText xml:space="preserve"> ADDIN EN.CITE </w:instrText>
      </w:r>
      <w:r>
        <w:fldChar w:fldCharType="begin">
          <w:fldData xml:space="preserve">PEVuZE5vdGU+PENpdGU+PEF1dGhvcj5UYWNlbGxpPC9BdXRob3I+PFllYXI+MjAxMDwvWWVhcj48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=
</w:fldData>
        </w:fldChar>
      </w:r>
      <w:r>
        <w:instrText xml:space="preserve"> ADDIN EN.CITE.DATA </w:instrText>
      </w:r>
      <w:r>
        <w:fldChar w:fldCharType="end"/>
      </w:r>
      <w:r w:rsidRPr="00E23E1A">
        <w:fldChar w:fldCharType="separate"/>
      </w:r>
      <w:r>
        <w:rPr>
          <w:noProof/>
        </w:rPr>
        <w:t>[49]</w:t>
      </w:r>
      <w:r w:rsidRPr="00E23E1A">
        <w:fldChar w:fldCharType="end"/>
      </w:r>
      <w:r>
        <w:t xml:space="preserve">. In a </w:t>
      </w:r>
      <w:r w:rsidRPr="00E23E1A">
        <w:rPr>
          <w:highlight w:val="white"/>
        </w:rPr>
        <w:t>mouse model of lung cancer</w:t>
      </w:r>
      <w:r>
        <w:rPr>
          <w:highlight w:val="white"/>
        </w:rPr>
        <w:t>, both</w:t>
      </w:r>
      <w:r w:rsidRPr="00E23E1A">
        <w:rPr>
          <w:highlight w:val="white"/>
        </w:rPr>
        <w:t xml:space="preserve"> </w:t>
      </w:r>
      <w:r>
        <w:rPr>
          <w:highlight w:val="white"/>
        </w:rPr>
        <w:t>Ktrans and pathological</w:t>
      </w:r>
      <w:r w:rsidRPr="00E23E1A">
        <w:rPr>
          <w:highlight w:val="white"/>
        </w:rPr>
        <w:t xml:space="preserve"> CD31 staining </w:t>
      </w:r>
      <w:r>
        <w:rPr>
          <w:highlight w:val="white"/>
        </w:rPr>
        <w:t xml:space="preserve">(reflecting </w:t>
      </w:r>
      <w:r w:rsidRPr="00E23E1A">
        <w:rPr>
          <w:highlight w:val="white"/>
        </w:rPr>
        <w:t>vascularisation</w:t>
      </w:r>
      <w:r>
        <w:rPr>
          <w:highlight w:val="white"/>
        </w:rPr>
        <w:t>)</w:t>
      </w:r>
      <w:r w:rsidRPr="00E23E1A">
        <w:rPr>
          <w:highlight w:val="white"/>
        </w:rPr>
        <w:t xml:space="preserve"> </w:t>
      </w:r>
      <w:r w:rsidRPr="00E23E1A">
        <w:rPr>
          <w:highlight w:val="white"/>
        </w:rPr>
        <w:lastRenderedPageBreak/>
        <w:t>d</w:t>
      </w:r>
      <w:r>
        <w:rPr>
          <w:highlight w:val="white"/>
        </w:rPr>
        <w:t xml:space="preserve">ecreased </w:t>
      </w:r>
      <w:r w:rsidRPr="00E23E1A">
        <w:rPr>
          <w:highlight w:val="white"/>
        </w:rPr>
        <w:t>significant</w:t>
      </w:r>
      <w:r>
        <w:rPr>
          <w:highlight w:val="white"/>
        </w:rPr>
        <w:t>ly following treatment with anti-angiogenic agent</w:t>
      </w:r>
      <w:r w:rsidRPr="00E23E1A">
        <w:rPr>
          <w:highlight w:val="white"/>
        </w:rPr>
        <w:t xml:space="preserve"> cediranib (VEGFR inhibitor)</w:t>
      </w:r>
      <w:r>
        <w:rPr>
          <w:highlight w:val="white"/>
        </w:rPr>
        <w:t>. Similar</w:t>
      </w:r>
      <w:r w:rsidRPr="00E23E1A">
        <w:rPr>
          <w:highlight w:val="white"/>
        </w:rPr>
        <w:t xml:space="preserve"> tumours</w:t>
      </w:r>
      <w:r>
        <w:rPr>
          <w:highlight w:val="white"/>
        </w:rPr>
        <w:t xml:space="preserve"> treated with non-anti-angiogenic </w:t>
      </w:r>
      <w:r w:rsidRPr="00E23E1A">
        <w:rPr>
          <w:highlight w:val="white"/>
        </w:rPr>
        <w:t>Jak1/2</w:t>
      </w:r>
      <w:r>
        <w:rPr>
          <w:highlight w:val="white"/>
        </w:rPr>
        <w:t xml:space="preserve"> inhibitors show no accompanying change in Ktrans </w:t>
      </w:r>
      <w:r w:rsidRPr="00E23E1A">
        <w:rPr>
          <w:highlight w:val="white"/>
        </w:rPr>
        <w:fldChar w:fldCharType="begin">
          <w:fldData xml:space="preserve">PEVuZE5vdGU+PENpdGU+PEF1dGhvcj5Mb3ZlbGVzczwvQXV0aG9yPjxZZWFyPjIwMTI8L1llYXI+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</w:fldData>
        </w:fldChar>
      </w:r>
      <w:r>
        <w:rPr>
          <w:highlight w:val="white"/>
        </w:rPr>
        <w:instrText xml:space="preserve"> ADDIN EN.CITE </w:instrText>
      </w:r>
      <w:r>
        <w:rPr>
          <w:highlight w:val="white"/>
        </w:rPr>
        <w:fldChar w:fldCharType="begin">
          <w:fldData xml:space="preserve">PEVuZE5vdGU+PENpdGU+PEF1dGhvcj5Mb3ZlbGVzczwvQXV0aG9yPjxZZWFyPjIwMTI8L1llYXI+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</w:fldData>
        </w:fldChar>
      </w:r>
      <w:r>
        <w:rPr>
          <w:highlight w:val="white"/>
        </w:rPr>
        <w:instrText xml:space="preserve"> ADDIN EN.CITE.DATA </w:instrText>
      </w:r>
      <w:r>
        <w:rPr>
          <w:highlight w:val="white"/>
        </w:rPr>
      </w:r>
      <w:r>
        <w:rPr>
          <w:highlight w:val="white"/>
        </w:rPr>
        <w:fldChar w:fldCharType="end"/>
      </w:r>
      <w:r w:rsidRPr="00E23E1A">
        <w:rPr>
          <w:highlight w:val="white"/>
        </w:rPr>
      </w:r>
      <w:r w:rsidRPr="00E23E1A">
        <w:rPr>
          <w:highlight w:val="white"/>
        </w:rPr>
        <w:fldChar w:fldCharType="separate"/>
      </w:r>
      <w:r>
        <w:rPr>
          <w:noProof/>
          <w:highlight w:val="white"/>
        </w:rPr>
        <w:t>[51]</w:t>
      </w:r>
      <w:r w:rsidRPr="00E23E1A">
        <w:rPr>
          <w:highlight w:val="white"/>
        </w:rPr>
        <w:fldChar w:fldCharType="end"/>
      </w:r>
      <w:r w:rsidRPr="00E23E1A">
        <w:rPr>
          <w:highlight w:val="white"/>
        </w:rPr>
        <w:t>.</w:t>
      </w:r>
    </w:p>
    <w:p w:rsidR="00013EE3" w:rsidRDefault="00013EE3" w:rsidP="00013EE3">
      <w:pPr>
        <w:spacing w:line="480" w:lineRule="auto"/>
        <w:ind w:left="-301" w:right="-261"/>
        <w:jc w:val="both"/>
        <w:rPr>
          <w:highlight w:val="white"/>
        </w:rPr>
      </w:pPr>
      <w:r>
        <w:t xml:space="preserve">DCE-CT pulmonary tumour </w:t>
      </w:r>
      <w:r w:rsidRPr="009C5669">
        <w:t>perfusion parameters</w:t>
      </w:r>
      <w:r>
        <w:t>,</w:t>
      </w:r>
      <w:r w:rsidRPr="00F11B21">
        <w:t xml:space="preserve"> </w:t>
      </w:r>
      <w:r>
        <w:t>derived from</w:t>
      </w:r>
      <w:r>
        <w:rPr>
          <w:highlight w:val="white"/>
        </w:rPr>
        <w:t xml:space="preserve"> images acquired </w:t>
      </w:r>
      <w:r w:rsidRPr="00E23E1A">
        <w:t>without motion compensation</w:t>
      </w:r>
      <w:r>
        <w:rPr>
          <w:highlight w:val="white"/>
        </w:rPr>
        <w:t xml:space="preserve">, </w:t>
      </w:r>
      <w:r w:rsidRPr="005F5452">
        <w:t xml:space="preserve">have reported test-retest </w:t>
      </w:r>
      <w:r>
        <w:t>coefficients of variation</w:t>
      </w:r>
      <w:r w:rsidRPr="009C5669">
        <w:t xml:space="preserve"> </w:t>
      </w:r>
      <w:r>
        <w:t>ranging from</w:t>
      </w:r>
      <w:r w:rsidRPr="009C5669">
        <w:t xml:space="preserve"> </w:t>
      </w:r>
      <w:r w:rsidRPr="005F5452">
        <w:rPr>
          <w:highlight w:val="white"/>
        </w:rPr>
        <w:t>10.9-114.4% (BF), 25.3-117.6% (BV), 22.3-51.5% (MTT)</w:t>
      </w:r>
      <w:r>
        <w:rPr>
          <w:highlight w:val="white"/>
        </w:rPr>
        <w:t xml:space="preserve"> and</w:t>
      </w:r>
      <w:r w:rsidRPr="009C5669">
        <w:rPr>
          <w:highlight w:val="white"/>
        </w:rPr>
        <w:t xml:space="preserve"> 29.6-134.9% (permeability)</w:t>
      </w:r>
      <w:r>
        <w:rPr>
          <w:highlight w:val="white"/>
        </w:rPr>
        <w:t xml:space="preserve">, with </w:t>
      </w:r>
      <w:r w:rsidRPr="009C5669">
        <w:rPr>
          <w:highlight w:val="white"/>
        </w:rPr>
        <w:t>smaller</w:t>
      </w:r>
      <w:r w:rsidRPr="005F5452">
        <w:rPr>
          <w:highlight w:val="white"/>
        </w:rPr>
        <w:t xml:space="preserve"> lesions show</w:t>
      </w:r>
      <w:r>
        <w:rPr>
          <w:highlight w:val="white"/>
        </w:rPr>
        <w:t>ing</w:t>
      </w:r>
      <w:r w:rsidRPr="00F11B21">
        <w:rPr>
          <w:highlight w:val="white"/>
        </w:rPr>
        <w:t xml:space="preserve"> </w:t>
      </w:r>
      <w:r>
        <w:rPr>
          <w:highlight w:val="white"/>
        </w:rPr>
        <w:t>largest</w:t>
      </w:r>
      <w:r w:rsidRPr="00F11B21">
        <w:rPr>
          <w:highlight w:val="white"/>
        </w:rPr>
        <w:t xml:space="preserve"> </w:t>
      </w:r>
      <w:r w:rsidRPr="005F5452">
        <w:rPr>
          <w:highlight w:val="white"/>
        </w:rPr>
        <w:t>variability</w:t>
      </w:r>
      <w:r>
        <w:rPr>
          <w:highlight w:val="white"/>
        </w:rPr>
        <w:t xml:space="preserve"> </w:t>
      </w:r>
      <w:r w:rsidRPr="00FC45B7">
        <w:fldChar w:fldCharType="begin">
          <w:fldData xml:space="preserve">PEVuZE5vdGU+PENpdGU+PEF1dGhvcj5OZzwvQXV0aG9yPjxZZWFyPjIwMDY8L1llYXI+PFJlY051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</w:fldData>
        </w:fldChar>
      </w:r>
      <w:r>
        <w:instrText xml:space="preserve"> ADDIN EN.CITE </w:instrText>
      </w:r>
      <w:r>
        <w:fldChar w:fldCharType="begin">
          <w:fldData xml:space="preserve">PEVuZE5vdGU+PENpdGU+PEF1dGhvcj5OZzwvQXV0aG9yPjxZZWFyPjIwMDY8L1llYXI+PFJlY051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</w:fldData>
        </w:fldChar>
      </w:r>
      <w:r>
        <w:instrText xml:space="preserve"> ADDIN EN.CITE.DATA </w:instrText>
      </w:r>
      <w:r>
        <w:fldChar w:fldCharType="end"/>
      </w:r>
      <w:r w:rsidRPr="00FC45B7">
        <w:fldChar w:fldCharType="separate"/>
      </w:r>
      <w:r>
        <w:rPr>
          <w:noProof/>
        </w:rPr>
        <w:t>[52-55]</w:t>
      </w:r>
      <w:r w:rsidRPr="00FC45B7">
        <w:fldChar w:fldCharType="end"/>
      </w:r>
      <w:r w:rsidRPr="00F11B21">
        <w:rPr>
          <w:highlight w:val="white"/>
        </w:rPr>
        <w:t>.</w:t>
      </w:r>
      <w:r>
        <w:rPr>
          <w:highlight w:val="white"/>
        </w:rPr>
        <w:t xml:space="preserve"> </w:t>
      </w:r>
      <w:r w:rsidRPr="009C5669">
        <w:t>Although variability decreases with motion compensation</w:t>
      </w:r>
      <w:r w:rsidRPr="005F5452">
        <w:t xml:space="preserve">, </w:t>
      </w:r>
      <w:r w:rsidRPr="005F5452">
        <w:rPr>
          <w:highlight w:val="white"/>
        </w:rPr>
        <w:t xml:space="preserve">CoV of up to </w:t>
      </w:r>
      <w:r>
        <w:rPr>
          <w:highlight w:val="white"/>
        </w:rPr>
        <w:t>45</w:t>
      </w:r>
      <w:r w:rsidRPr="009C5669">
        <w:rPr>
          <w:highlight w:val="white"/>
        </w:rPr>
        <w:t>% non</w:t>
      </w:r>
      <w:r w:rsidRPr="005F5452">
        <w:rPr>
          <w:highlight w:val="white"/>
        </w:rPr>
        <w:t>etheless limits treatment response evaluation</w:t>
      </w:r>
      <w:r>
        <w:rPr>
          <w:highlight w:val="white"/>
        </w:rPr>
        <w:t xml:space="preserve"> </w:t>
      </w:r>
      <w:r>
        <w:rPr>
          <w:highlight w:val="white"/>
        </w:rPr>
        <w:fldChar w:fldCharType="begin"/>
      </w:r>
      <w:r>
        <w:rPr>
          <w:highlight w:val="white"/>
        </w:rPr>
        <w:instrText xml:space="preserve"> ADDIN EN.CITE &lt;EndNote&gt;&lt;Cite&gt;&lt;Author&gt;Ng&lt;/Author&gt;&lt;Year&gt;2011&lt;/Year&gt;&lt;RecNum&gt;3102&lt;/RecNum&gt;&lt;DisplayText&gt;[55]&lt;/DisplayText&gt;&lt;record&gt;&lt;rec-number&gt;3102&lt;/rec-number&gt;&lt;foreign-keys&gt;&lt;key app="EN" db-id="rrddsdp2c2dsvledeaup5efyea2xzsrxe5ep" timestamp="1436189320"&gt;3102&lt;/key&gt;&lt;/foreign-keys&gt;&lt;ref-type name="Journal Article"&gt;17&lt;/ref-type&gt;&lt;contributors&gt;&lt;authors&gt;&lt;author&gt;Ng, C. S.&lt;/author&gt;&lt;author&gt;Chandler, A. G.&lt;/author&gt;&lt;author&gt;Wei, W.&lt;/author&gt;&lt;author&gt;Anderson, E. F.&lt;/author&gt;&lt;author&gt;Herron, D. H.&lt;/author&gt;&lt;author&gt;Charnsangavej, C.&lt;/author&gt;&lt;author&gt;Kurzrock, R.&lt;/author&gt;&lt;/authors&gt;&lt;/contributors&gt;&lt;auth-address&gt;Department of Diagnostic Radiology, The University of Texas M. D. Anderson Cancer Center, Houston, 77030-4009, USA. cng@mdanderson.org&lt;/auth-address&gt;&lt;titles&gt;&lt;title&gt;Reproducibility of perfusion parameters obtained from perfusion CT in lung tumors&lt;/title&gt;&lt;secondary-title&gt;AJR Am J Roentgenol&lt;/secondary-title&gt;&lt;/titles&gt;&lt;periodical&gt;&lt;full-title&gt;AJR Am J Roentgenol&lt;/full-title&gt;&lt;abbr-1&gt;AJR. American journal of roentgenology&lt;/abbr-1&gt;&lt;/periodical&gt;&lt;pages&gt;113-21&lt;/pages&gt;&lt;volume&gt;197&lt;/volume&gt;&lt;number&gt;1&lt;/number&gt;&lt;edition&gt;2011/06/28&lt;/edition&gt;&lt;keywords&gt;&lt;keyword&gt;Adult&lt;/keyword&gt;&lt;keyword&gt;Aged&lt;/keyword&gt;&lt;keyword&gt;Artifacts&lt;/keyword&gt;&lt;keyword&gt;Female&lt;/keyword&gt;&lt;keyword&gt;Humans&lt;/keyword&gt;&lt;keyword&gt;Lung Neoplasms/ physiopathology/ radiography&lt;/keyword&gt;&lt;keyword&gt;Male&lt;/keyword&gt;&lt;keyword&gt;Middle Aged&lt;/keyword&gt;&lt;keyword&gt;Perfusion Imaging/ methods&lt;/keyword&gt;&lt;keyword&gt;Pulmonary Circulation&lt;/keyword&gt;&lt;keyword&gt;Tomography, X-Ray Computed/ methods&lt;/keyword&gt;&lt;keyword&gt;Young Adult&lt;/keyword&gt;&lt;/keywords&gt;&lt;dates&gt;&lt;year&gt;2011&lt;/year&gt;&lt;pub-dates&gt;&lt;date&gt;Jul&lt;/date&gt;&lt;/pub-dates&gt;&lt;/dates&gt;&lt;isbn&gt;1546-3141 (Electronic)&amp;#xD;0361-803X (Linking)&lt;/isbn&gt;&lt;accession-num&gt;21701018&lt;/accession-num&gt;&lt;urls&gt;&lt;/urls&gt;&lt;electronic-resource-num&gt;10.2214/ajr.10.5404&lt;/electronic-resource-num&gt;&lt;remote-database-provider&gt;NLM&lt;/remote-database-provider&gt;&lt;language&gt;eng&lt;/language&gt;&lt;/record&gt;&lt;/Cite&gt;&lt;/EndNote&gt;</w:instrText>
      </w:r>
      <w:r>
        <w:rPr>
          <w:highlight w:val="white"/>
        </w:rPr>
        <w:fldChar w:fldCharType="separate"/>
      </w:r>
      <w:r>
        <w:rPr>
          <w:noProof/>
          <w:highlight w:val="white"/>
        </w:rPr>
        <w:t>[55]</w:t>
      </w:r>
      <w:r>
        <w:rPr>
          <w:highlight w:val="white"/>
        </w:rPr>
        <w:fldChar w:fldCharType="end"/>
      </w:r>
      <w:r w:rsidRPr="00FC45B7">
        <w:rPr>
          <w:highlight w:val="white"/>
        </w:rPr>
        <w:t xml:space="preserve">. </w:t>
      </w:r>
      <w:r>
        <w:t xml:space="preserve">However, better repeatability (18%) has been reported for </w:t>
      </w:r>
      <w:r w:rsidRPr="00FC45B7">
        <w:t>Ktrans and AUC</w:t>
      </w:r>
      <w:r>
        <w:t xml:space="preserve"> </w:t>
      </w:r>
      <w:r w:rsidRPr="00FC45B7">
        <w:fldChar w:fldCharType="begin">
          <w:fldData xml:space="preserve">PEVuZE5vdGU+PENpdGU+PEF1dGhvcj5OZzwvQXV0aG9yPjxZZWFyPjIwMTA8L1llYXI+PFJlY051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OZzwvQXV0aG9yPjxZZWFyPjIwMTA8L1llYXI+PFJlY051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rsidRPr="00FC45B7">
        <w:fldChar w:fldCharType="separate"/>
      </w:r>
      <w:r>
        <w:rPr>
          <w:noProof/>
        </w:rPr>
        <w:t>[56]</w:t>
      </w:r>
      <w:r w:rsidRPr="00FC45B7">
        <w:fldChar w:fldCharType="end"/>
      </w:r>
      <w:r w:rsidRPr="00FC45B7">
        <w:t xml:space="preserve">. </w:t>
      </w:r>
      <w:r w:rsidRPr="00E23E1A">
        <w:rPr>
          <w:highlight w:val="white"/>
        </w:rPr>
        <w:t xml:space="preserve"> </w:t>
      </w:r>
      <w:r>
        <w:rPr>
          <w:highlight w:val="white"/>
        </w:rPr>
        <w:t>In</w:t>
      </w:r>
      <w:r w:rsidRPr="00FC45B7">
        <w:rPr>
          <w:highlight w:val="white"/>
        </w:rPr>
        <w:t xml:space="preserve"> addition</w:t>
      </w:r>
      <w:r>
        <w:rPr>
          <w:highlight w:val="white"/>
        </w:rPr>
        <w:t xml:space="preserve"> to the mixed reports regarding repeatability,</w:t>
      </w:r>
      <w:r w:rsidRPr="00FC45B7">
        <w:rPr>
          <w:highlight w:val="white"/>
        </w:rPr>
        <w:t xml:space="preserve"> different commercially available pharmacokinetic algorithms produce significant variation</w:t>
      </w:r>
      <w:r>
        <w:rPr>
          <w:highlight w:val="white"/>
        </w:rPr>
        <w:t xml:space="preserve"> in</w:t>
      </w:r>
      <w:r w:rsidRPr="00FC45B7">
        <w:rPr>
          <w:highlight w:val="white"/>
        </w:rPr>
        <w:t xml:space="preserve"> DCE parameter</w:t>
      </w:r>
      <w:r>
        <w:rPr>
          <w:highlight w:val="white"/>
        </w:rPr>
        <w:t>s;</w:t>
      </w:r>
      <w:r w:rsidRPr="00FC45B7">
        <w:rPr>
          <w:highlight w:val="white"/>
        </w:rPr>
        <w:t xml:space="preserve"> </w:t>
      </w:r>
      <w:r>
        <w:rPr>
          <w:highlight w:val="white"/>
        </w:rPr>
        <w:t>on the same DICOM dataset, P</w:t>
      </w:r>
      <w:r w:rsidRPr="00FC45B7">
        <w:rPr>
          <w:highlight w:val="white"/>
        </w:rPr>
        <w:t xml:space="preserve">atlak </w:t>
      </w:r>
      <w:r>
        <w:rPr>
          <w:highlight w:val="white"/>
        </w:rPr>
        <w:t>analysis produces</w:t>
      </w:r>
      <w:r w:rsidRPr="00FC45B7">
        <w:rPr>
          <w:highlight w:val="white"/>
        </w:rPr>
        <w:t xml:space="preserve"> permeability and BV </w:t>
      </w:r>
      <w:r>
        <w:rPr>
          <w:highlight w:val="white"/>
        </w:rPr>
        <w:t>values</w:t>
      </w:r>
      <w:r w:rsidRPr="00FC45B7">
        <w:rPr>
          <w:highlight w:val="white"/>
        </w:rPr>
        <w:t xml:space="preserve"> </w:t>
      </w:r>
      <w:r>
        <w:rPr>
          <w:highlight w:val="white"/>
        </w:rPr>
        <w:t xml:space="preserve">that are 1.34 and 1.65 times greater than those obtained from </w:t>
      </w:r>
      <w:r w:rsidRPr="00FC45B7">
        <w:rPr>
          <w:highlight w:val="white"/>
        </w:rPr>
        <w:t xml:space="preserve">distributed parameter analysis </w:t>
      </w:r>
      <w:r w:rsidRPr="00FC45B7">
        <w:rPr>
          <w:highlight w:val="white"/>
        </w:rPr>
        <w:fldChar w:fldCharType="begin"/>
      </w:r>
      <w:r>
        <w:rPr>
          <w:highlight w:val="white"/>
        </w:rPr>
        <w:instrText xml:space="preserve"> ADDIN EN.CITE &lt;EndNote&gt;&lt;Cite&gt;&lt;Author&gt;Goh&lt;/Author&gt;&lt;Year&gt;2007&lt;/Year&gt;&lt;RecNum&gt;3437&lt;/RecNum&gt;&lt;DisplayText&gt;[57]&lt;/DisplayText&gt;&lt;record&gt;&lt;rec-number&gt;3437&lt;/rec-number&gt;&lt;foreign-keys&gt;&lt;key app="EN" db-id="rrddsdp2c2dsvledeaup5efyea2xzsrxe5ep" timestamp="1436287873"&gt;3437&lt;/key&gt;&lt;/foreign-keys&gt;&lt;ref-type name="Journal Article"&gt;17&lt;/ref-type&gt;&lt;contributors&gt;&lt;authors&gt;&lt;author&gt;Goh, V.&lt;/author&gt;&lt;author&gt;Halligan, S.&lt;/author&gt;&lt;author&gt;Bartram, C. I.&lt;/author&gt;&lt;/authors&gt;&lt;/contributors&gt;&lt;auth-address&gt;Paul Strickland Scanner Centre, Mount Vernon Hospital, Northwood, England.&lt;/auth-address&gt;&lt;titles&gt;&lt;title&gt;Quantitative tumor perfusion assessment with multidetector CT: are measurements from two commercial software packages interchangeable?&lt;/title&gt;&lt;secondary-title&gt;Radiology&lt;/secondary-title&gt;&lt;/titles&gt;&lt;periodical&gt;&lt;full-title&gt;Radiology&lt;/full-title&gt;&lt;abbr-1&gt;Radiology&lt;/abbr-1&gt;&lt;/periodical&gt;&lt;pages&gt;777-82&lt;/pages&gt;&lt;volume&gt;242&lt;/volume&gt;&lt;number&gt;3&lt;/number&gt;&lt;keywords&gt;&lt;keyword&gt;Adult&lt;/keyword&gt;&lt;keyword&gt;Aged&lt;/keyword&gt;&lt;keyword&gt;Aged, 80 and over&lt;/keyword&gt;&lt;keyword&gt;*Blood Flow Velocity&lt;/keyword&gt;&lt;keyword&gt;*Blood Volume&lt;/keyword&gt;&lt;keyword&gt;Colorectal Neoplasms/*blood supply/*radiography&lt;/keyword&gt;&lt;keyword&gt;Contrast Media&lt;/keyword&gt;&lt;keyword&gt;Female&lt;/keyword&gt;&lt;keyword&gt;Humans&lt;/keyword&gt;&lt;keyword&gt;Male&lt;/keyword&gt;&lt;keyword&gt;Middle Aged&lt;/keyword&gt;&lt;keyword&gt;Neovascularization, Pathologic/*radiography&lt;/keyword&gt;&lt;keyword&gt;Reproducibility of Results&lt;/keyword&gt;&lt;keyword&gt;Sensitivity and Specificity&lt;/keyword&gt;&lt;keyword&gt;*Software&lt;/keyword&gt;&lt;keyword&gt;Software Validation&lt;/keyword&gt;&lt;/keywords&gt;&lt;dates&gt;&lt;year&gt;2007&lt;/year&gt;&lt;pub-dates&gt;&lt;date&gt;Mar&lt;/date&gt;&lt;/pub-dates&gt;&lt;/dates&gt;&lt;isbn&gt;0033-8419 (Print)&amp;#xD;0033-8419 (Linking)&lt;/isbn&gt;&lt;accession-num&gt;17325066&lt;/accession-num&gt;&lt;urls&gt;&lt;related-urls&gt;&lt;url&gt;http://www.ncbi.nlm.nih.gov/pubmed/17325066&lt;/url&gt;&lt;/related-urls&gt;&lt;/urls&gt;&lt;electronic-resource-num&gt;10.1148/radiol.2423060279&lt;/electronic-resource-num&gt;&lt;/record&gt;&lt;/Cite&gt;&lt;/EndNote&gt;</w:instrText>
      </w:r>
      <w:r w:rsidRPr="00FC45B7">
        <w:rPr>
          <w:highlight w:val="white"/>
        </w:rPr>
        <w:fldChar w:fldCharType="separate"/>
      </w:r>
      <w:r>
        <w:rPr>
          <w:noProof/>
          <w:highlight w:val="white"/>
        </w:rPr>
        <w:t>[57]</w:t>
      </w:r>
      <w:r w:rsidRPr="00FC45B7">
        <w:rPr>
          <w:highlight w:val="white"/>
        </w:rPr>
        <w:fldChar w:fldCharType="end"/>
      </w:r>
      <w:r w:rsidRPr="00FC45B7">
        <w:rPr>
          <w:highlight w:val="white"/>
        </w:rPr>
        <w:t>. This underlines the importance of using the same image acquisition protocol and data processing software for each study</w:t>
      </w:r>
      <w:r>
        <w:rPr>
          <w:highlight w:val="white"/>
        </w:rPr>
        <w:t xml:space="preserve">, as well as the need to record </w:t>
      </w:r>
      <w:r w:rsidRPr="00FC45B7">
        <w:rPr>
          <w:highlight w:val="white"/>
        </w:rPr>
        <w:t>analysis tools employed when publishing data.</w:t>
      </w:r>
      <w:r w:rsidRPr="00FC45B7">
        <w:t xml:space="preserve"> </w:t>
      </w:r>
      <w:r>
        <w:t xml:space="preserve">By comparison with CT, </w:t>
      </w:r>
      <w:r w:rsidRPr="00FC45B7">
        <w:t>DCE-MRI</w:t>
      </w:r>
      <w:r>
        <w:t xml:space="preserve"> </w:t>
      </w:r>
      <w:r w:rsidRPr="009C5669">
        <w:rPr>
          <w:highlight w:val="white"/>
        </w:rPr>
        <w:t>test-retest coefficients of va</w:t>
      </w:r>
      <w:r w:rsidRPr="005F5452">
        <w:rPr>
          <w:highlight w:val="white"/>
        </w:rPr>
        <w:t>riation (CoV)</w:t>
      </w:r>
      <w:r>
        <w:rPr>
          <w:highlight w:val="white"/>
        </w:rPr>
        <w:t xml:space="preserve"> in NSCLC and using non breath-hold technique are in the range</w:t>
      </w:r>
      <w:r w:rsidRPr="00F11B21">
        <w:rPr>
          <w:highlight w:val="white"/>
        </w:rPr>
        <w:t xml:space="preserve"> of 31% for Ktrans and 27% for tumour initial area under the curve (IAUC) </w:t>
      </w:r>
      <w:r w:rsidRPr="00FC45B7">
        <w:rPr>
          <w:highlight w:val="white"/>
        </w:rPr>
        <w:fldChar w:fldCharType="begin">
          <w:fldData xml:space="preserve">PEVuZE5vdGU+PENpdGU+PEF1dGhvcj5Nb3JnYW48L0F1dGhvcj48WWVhcj4yMDA2PC9ZZWFyPjxS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</w:fldData>
        </w:fldChar>
      </w:r>
      <w:r>
        <w:rPr>
          <w:highlight w:val="white"/>
        </w:rPr>
        <w:instrText xml:space="preserve"> ADDIN EN.CITE </w:instrText>
      </w:r>
      <w:r>
        <w:rPr>
          <w:highlight w:val="white"/>
        </w:rPr>
        <w:fldChar w:fldCharType="begin">
          <w:fldData xml:space="preserve">PEVuZE5vdGU+PENpdGU+PEF1dGhvcj5Nb3JnYW48L0F1dGhvcj48WWVhcj4yMDA2PC9ZZWFyPjxS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</w:fldData>
        </w:fldChar>
      </w:r>
      <w:r>
        <w:rPr>
          <w:highlight w:val="white"/>
        </w:rPr>
        <w:instrText xml:space="preserve"> ADDIN EN.CITE.DATA </w:instrText>
      </w:r>
      <w:r>
        <w:rPr>
          <w:highlight w:val="white"/>
        </w:rPr>
      </w:r>
      <w:r>
        <w:rPr>
          <w:highlight w:val="white"/>
        </w:rPr>
        <w:fldChar w:fldCharType="end"/>
      </w:r>
      <w:r w:rsidRPr="00FC45B7">
        <w:rPr>
          <w:highlight w:val="white"/>
        </w:rPr>
      </w:r>
      <w:r w:rsidRPr="00FC45B7">
        <w:rPr>
          <w:highlight w:val="white"/>
        </w:rPr>
        <w:fldChar w:fldCharType="separate"/>
      </w:r>
      <w:r>
        <w:rPr>
          <w:noProof/>
          <w:highlight w:val="white"/>
        </w:rPr>
        <w:t>[58]</w:t>
      </w:r>
      <w:r w:rsidRPr="00FC45B7">
        <w:rPr>
          <w:highlight w:val="white"/>
        </w:rPr>
        <w:fldChar w:fldCharType="end"/>
      </w:r>
      <w:r w:rsidRPr="00FC45B7">
        <w:rPr>
          <w:highlight w:val="white"/>
        </w:rPr>
        <w:t xml:space="preserve">. However, these apply to tumours &gt; 3 cm and increase to 37% and 30% when considering all cases. </w:t>
      </w:r>
      <w:r>
        <w:rPr>
          <w:highlight w:val="white"/>
        </w:rPr>
        <w:t>Very few reports have evaluated the optimal time delay between treatment and dynamic contrast enhanced imaging and whether their use as early (intermediate) response biomarkers is appropriate.</w:t>
      </w:r>
    </w:p>
    <w:p w:rsidR="00013EE3" w:rsidRPr="005F5452" w:rsidRDefault="00013EE3" w:rsidP="00013EE3">
      <w:pPr>
        <w:spacing w:line="480" w:lineRule="auto"/>
        <w:ind w:left="-301" w:right="-261"/>
        <w:jc w:val="both"/>
        <w:rPr>
          <w:highlight w:val="white"/>
        </w:rPr>
      </w:pPr>
    </w:p>
    <w:p w:rsidR="00013EE3" w:rsidRDefault="00013EE3" w:rsidP="00013EE3">
      <w:pPr>
        <w:spacing w:line="480" w:lineRule="auto"/>
        <w:ind w:left="-312" w:right="-261"/>
        <w:jc w:val="both"/>
      </w:pPr>
      <w:r w:rsidRPr="00FC45B7">
        <w:rPr>
          <w:i/>
          <w:u w:val="single"/>
        </w:rPr>
        <w:t>Tumour microenvironment:</w:t>
      </w:r>
      <w:r w:rsidRPr="005F5452">
        <w:t xml:space="preserve"> </w:t>
      </w:r>
      <w:r w:rsidRPr="00FC45B7">
        <w:t>Diffusion weighted MRI is sensitive to thermally driven water motion and influenced by intra and extracellular structures, macromolec</w:t>
      </w:r>
      <w:r w:rsidRPr="0048761E">
        <w:t>ules and membranes</w:t>
      </w:r>
      <w:r>
        <w:t xml:space="preserve">, </w:t>
      </w:r>
      <w:r>
        <w:lastRenderedPageBreak/>
        <w:t>all of which</w:t>
      </w:r>
      <w:r w:rsidRPr="00FC45B7">
        <w:t xml:space="preserve"> imp</w:t>
      </w:r>
      <w:r>
        <w:t xml:space="preserve">ede diffusion at a micrometer (cellular) scale </w:t>
      </w:r>
      <w:r w:rsidRPr="00FC45B7">
        <w:fldChar w:fldCharType="begin"/>
      </w:r>
      <w:r>
        <w:instrText xml:space="preserve"> ADDIN EN.CITE &lt;EndNote&gt;&lt;Cite&gt;&lt;Author&gt;Padhani&lt;/Author&gt;&lt;Year&gt;2009&lt;/Year&gt;&lt;RecNum&gt;2843&lt;/RecNum&gt;&lt;DisplayText&gt;[16]&lt;/DisplayText&gt;&lt;record&gt;&lt;rec-number&gt;2843&lt;/rec-number&gt;&lt;foreign-keys&gt;&lt;key app="EN" db-id="rrddsdp2c2dsvledeaup5efyea2xzsrxe5ep" timestamp="1419356593"&gt;2843&lt;/key&gt;&lt;/foreign-keys&gt;&lt;ref-type name="Journal Article"&gt;17&lt;/ref-type&gt;&lt;contributors&gt;&lt;authors&gt;&lt;author&gt;Padhani, A. R.&lt;/author&gt;&lt;author&gt;Liu, G.&lt;/author&gt;&lt;author&gt;Koh, D. M.&lt;/author&gt;&lt;author&gt;Chenevert, T. L.&lt;/author&gt;&lt;author&gt;Thoeny, H. C.&lt;/author&gt;&lt;author&gt;Takahara, T.&lt;/author&gt;&lt;author&gt;Dzik-Jurasz, A.&lt;/author&gt;&lt;author&gt;Ross, B. D.&lt;/author&gt;&lt;author&gt;Van Cauteren, M.&lt;/author&gt;&lt;author&gt;Collins, D.&lt;/author&gt;&lt;author&gt;Hammoud, D. A.&lt;/author&gt;&lt;author&gt;Rustin, G. J.&lt;/author&gt;&lt;author&gt;Taouli, B.&lt;/author&gt;&lt;author&gt;Choyke, P. L.&lt;/author&gt;&lt;/authors&gt;&lt;/contributors&gt;&lt;auth-address&gt;Mount Vernon Cancer Centre, London, UK.&lt;/auth-address&gt;&lt;titles&gt;&lt;title&gt;Diffusion-weighted magnetic resonance imaging as a cancer biomarker: consensus and recommendations&lt;/title&gt;&lt;secondary-title&gt;Neoplasia&lt;/secondary-title&gt;&lt;alt-title&gt;Neoplasia&lt;/alt-title&gt;&lt;/titles&gt;&lt;periodical&gt;&lt;full-title&gt;Neoplasia&lt;/full-title&gt;&lt;abbr-1&gt;Neoplasia (New York, N.Y.)&lt;/abbr-1&gt;&lt;/periodical&gt;&lt;alt-periodical&gt;&lt;full-title&gt;Neoplasia&lt;/full-title&gt;&lt;abbr-1&gt;Neoplasia (New York, N.Y.)&lt;/abbr-1&gt;&lt;/alt-periodical&gt;&lt;pages&gt;102-25&lt;/pages&gt;&lt;volume&gt;11&lt;/volume&gt;&lt;number&gt;2&lt;/number&gt;&lt;keywords&gt;&lt;keyword&gt;Diffusion Magnetic Resonance Imaging/*methods&lt;/keyword&gt;&lt;keyword&gt;Humans&lt;/keyword&gt;&lt;keyword&gt;Neoplasms/*diagnosis/therapy&lt;/keyword&gt;&lt;keyword&gt;Tumor Markers, Biological&lt;/keyword&gt;&lt;/keywords&gt;&lt;dates&gt;&lt;year&gt;2009&lt;/year&gt;&lt;pub-dates&gt;&lt;date&gt;Feb&lt;/date&gt;&lt;/pub-dates&gt;&lt;/dates&gt;&lt;isbn&gt;1476-5586 (Electronic)&amp;#xD;1476-5586 (Linking)&lt;/isbn&gt;&lt;accession-num&gt;19186405&lt;/accession-num&gt;&lt;urls&gt;&lt;related-urls&gt;&lt;url&gt;http://www.ncbi.nlm.nih.gov/pubmed/19186405&lt;/url&gt;&lt;url&gt;http://www.ncbi.nlm.nih.gov/pmc/articles/PMC2631136/pdf/neo1102_0102.pdf&lt;/url&gt;&lt;/related-urls&gt;&lt;/urls&gt;&lt;custom2&gt;2631136&lt;/custom2&gt;&lt;/record&gt;&lt;/Cite&gt;&lt;/EndNote&gt;</w:instrText>
      </w:r>
      <w:r w:rsidRPr="00FC45B7">
        <w:fldChar w:fldCharType="separate"/>
      </w:r>
      <w:r>
        <w:rPr>
          <w:noProof/>
        </w:rPr>
        <w:t>[16]</w:t>
      </w:r>
      <w:r w:rsidRPr="00FC45B7">
        <w:fldChar w:fldCharType="end"/>
      </w:r>
      <w:r w:rsidRPr="00FC45B7">
        <w:t xml:space="preserve">. The most promising DW-MRI parameter, the apparent diffusion coefficient (ADC mm2s-1), is calculated from the slope of the logarithmic plot of signal intensity versus b-value </w:t>
      </w:r>
      <w:r w:rsidRPr="00FC45B7">
        <w:fldChar w:fldCharType="begin"/>
      </w:r>
      <w:r>
        <w:instrText xml:space="preserve"> ADDIN EN.CITE &lt;EndNote&gt;&lt;Cite&gt;&lt;Author&gt;Padhani&lt;/Author&gt;&lt;Year&gt;2009&lt;/Year&gt;&lt;RecNum&gt;2843&lt;/RecNum&gt;&lt;DisplayText&gt;[16]&lt;/DisplayText&gt;&lt;record&gt;&lt;rec-number&gt;2843&lt;/rec-number&gt;&lt;foreign-keys&gt;&lt;key app="EN" db-id="rrddsdp2c2dsvledeaup5efyea2xzsrxe5ep" timestamp="1419356593"&gt;2843&lt;/key&gt;&lt;/foreign-keys&gt;&lt;ref-type name="Journal Article"&gt;17&lt;/ref-type&gt;&lt;contributors&gt;&lt;authors&gt;&lt;author&gt;Padhani, A. R.&lt;/author&gt;&lt;author&gt;Liu, G.&lt;/author&gt;&lt;author&gt;Koh, D. M.&lt;/author&gt;&lt;author&gt;Chenevert, T. L.&lt;/author&gt;&lt;author&gt;Thoeny, H. C.&lt;/author&gt;&lt;author&gt;Takahara, T.&lt;/author&gt;&lt;author&gt;Dzik-Jurasz, A.&lt;/author&gt;&lt;author&gt;Ross, B. D.&lt;/author&gt;&lt;author&gt;Van Cauteren, M.&lt;/author&gt;&lt;author&gt;Collins, D.&lt;/author&gt;&lt;author&gt;Hammoud, D. A.&lt;/author&gt;&lt;author&gt;Rustin, G. J.&lt;/author&gt;&lt;author&gt;Taouli, B.&lt;/author&gt;&lt;author&gt;Choyke, P. L.&lt;/author&gt;&lt;/authors&gt;&lt;/contributors&gt;&lt;auth-address&gt;Mount Vernon Cancer Centre, London, UK.&lt;/auth-address&gt;&lt;titles&gt;&lt;title&gt;Diffusion-weighted magnetic resonance imaging as a cancer biomarker: consensus and recommendations&lt;/title&gt;&lt;secondary-title&gt;Neoplasia&lt;/secondary-title&gt;&lt;alt-title&gt;Neoplasia&lt;/alt-title&gt;&lt;/titles&gt;&lt;periodical&gt;&lt;full-title&gt;Neoplasia&lt;/full-title&gt;&lt;abbr-1&gt;Neoplasia (New York, N.Y.)&lt;/abbr-1&gt;&lt;/periodical&gt;&lt;alt-periodical&gt;&lt;full-title&gt;Neoplasia&lt;/full-title&gt;&lt;abbr-1&gt;Neoplasia (New York, N.Y.)&lt;/abbr-1&gt;&lt;/alt-periodical&gt;&lt;pages&gt;102-25&lt;/pages&gt;&lt;volume&gt;11&lt;/volume&gt;&lt;number&gt;2&lt;/number&gt;&lt;keywords&gt;&lt;keyword&gt;Diffusion Magnetic Resonance Imaging/*methods&lt;/keyword&gt;&lt;keyword&gt;Humans&lt;/keyword&gt;&lt;keyword&gt;Neoplasms/*diagnosis/therapy&lt;/keyword&gt;&lt;keyword&gt;Tumor Markers, Biological&lt;/keyword&gt;&lt;/keywords&gt;&lt;dates&gt;&lt;year&gt;2009&lt;/year&gt;&lt;pub-dates&gt;&lt;date&gt;Feb&lt;/date&gt;&lt;/pub-dates&gt;&lt;/dates&gt;&lt;isbn&gt;1476-5586 (Electronic)&amp;#xD;1476-5586 (Linking)&lt;/isbn&gt;&lt;accession-num&gt;19186405&lt;/accession-num&gt;&lt;urls&gt;&lt;related-urls&gt;&lt;url&gt;http://www.ncbi.nlm.nih.gov/pubmed/19186405&lt;/url&gt;&lt;url&gt;http://www.ncbi.nlm.nih.gov/pmc/articles/PMC2631136/pdf/neo1102_0102.pdf&lt;/url&gt;&lt;/related-urls&gt;&lt;/urls&gt;&lt;custom2&gt;2631136&lt;/custom2&gt;&lt;/record&gt;&lt;/Cite&gt;&lt;/EndNote&gt;</w:instrText>
      </w:r>
      <w:r w:rsidRPr="00FC45B7">
        <w:fldChar w:fldCharType="separate"/>
      </w:r>
      <w:r>
        <w:rPr>
          <w:noProof/>
        </w:rPr>
        <w:t>[16]</w:t>
      </w:r>
      <w:r w:rsidRPr="00FC45B7">
        <w:fldChar w:fldCharType="end"/>
      </w:r>
      <w:r w:rsidRPr="00FC45B7">
        <w:t>. Low ADC represents restricted diffusion and is found in highly cellular regions such as tumours and normal lymph nodes</w:t>
      </w:r>
      <w:r>
        <w:t>. Reports correlating</w:t>
      </w:r>
      <w:r w:rsidRPr="00FC45B7">
        <w:t xml:space="preserve"> ADC with </w:t>
      </w:r>
      <w:r>
        <w:t xml:space="preserve">NSCLC </w:t>
      </w:r>
      <w:r w:rsidRPr="00FC45B7">
        <w:t xml:space="preserve">pathology </w:t>
      </w:r>
      <w:r>
        <w:t xml:space="preserve">specimens </w:t>
      </w:r>
      <w:r w:rsidRPr="00FC45B7">
        <w:t>have</w:t>
      </w:r>
      <w:r>
        <w:t xml:space="preserve"> confirmed </w:t>
      </w:r>
      <w:r w:rsidRPr="00FC45B7">
        <w:t>a decrease in tumour ADC with increasing cellularity</w:t>
      </w:r>
      <w:r>
        <w:t xml:space="preserve"> (as previously reported for other body parts), and a</w:t>
      </w:r>
      <w:r w:rsidRPr="0048761E">
        <w:t>n ADC cut</w:t>
      </w:r>
      <w:r>
        <w:t>-</w:t>
      </w:r>
      <w:r w:rsidRPr="0048761E">
        <w:t xml:space="preserve">off can be set such that DW-MRI differentiates grade III cell density from lower grades with </w:t>
      </w:r>
      <w:r>
        <w:t xml:space="preserve">a </w:t>
      </w:r>
      <w:r w:rsidRPr="0048761E">
        <w:t>sen</w:t>
      </w:r>
      <w:r w:rsidRPr="00E23E1A">
        <w:t>sitivity</w:t>
      </w:r>
      <w:r w:rsidRPr="0048761E">
        <w:t xml:space="preserve"> </w:t>
      </w:r>
      <w:r>
        <w:t xml:space="preserve">of </w:t>
      </w:r>
      <w:r w:rsidRPr="0048761E">
        <w:t xml:space="preserve">88.2% </w:t>
      </w:r>
      <w:r w:rsidRPr="00E23E1A">
        <w:t xml:space="preserve">and </w:t>
      </w:r>
      <w:r>
        <w:t xml:space="preserve">a </w:t>
      </w:r>
      <w:r w:rsidRPr="00E23E1A">
        <w:t xml:space="preserve">specificity </w:t>
      </w:r>
      <w:r>
        <w:t xml:space="preserve">of </w:t>
      </w:r>
      <w:r w:rsidRPr="00E23E1A">
        <w:t xml:space="preserve">62.5% </w:t>
      </w:r>
      <w:r w:rsidRPr="00FC45B7">
        <w:fldChar w:fldCharType="begin">
          <w:fldData xml:space="preserve">PEVuZE5vdGU+PENpdGU+PEF1dGhvcj5MaXU8L0F1dGhvcj48WWVhcj4yMDE0PC9ZZWFyPjxSZWNO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k5ODY1PC9wYWdlcz48dm9sdW1lPjk8L3ZvbHVt
ZT48bnVtYmVyPjY8L251bWJlcj48ZGF0ZXM+PHllYXI+MjAxNDwveWVhcj48L2RhdGVzPjxpc2Ju
PjE5MzItNjIwMyAoRWxlY3Ryb25pYykmI3hEOzE5MzItNjIwMyAoTGlua2luZyk8L2lzYm4+PGFj
Y2Vzc2lvbi1udW0+MjQ5MTkwNTU8L2FjY2Vzc2lvbi1udW0+PHVybHM+PHJlbGF0ZWQtdXJscz48
dXJsPmh0dHA6Ly93d3cubmNiaS5ubG0ubmloLmdvdi9wdWJtZWQvMjQ5MTkwNTU8L3VybD48L3Jl
bGF0ZWQtdXJscz48L3VybHM+PGN1c3RvbTI+NDA1MzUyMjwvY3VzdG9tMj48ZWxlY3Ryb25pYy1y
ZXNvdXJjZS1udW0+MTAuMTM3MS9qb3VybmFsLnBvbmUuMDA5OTg2NTwvZWxlY3Ryb25pYy1yZXNv
dXJjZS1udW0+PC9yZWNvcmQ+PC9DaXRlPjwvRW5kTm90ZT4A
</w:fldData>
        </w:fldChar>
      </w:r>
      <w:r>
        <w:instrText xml:space="preserve"> ADDIN EN.CITE </w:instrText>
      </w:r>
      <w:r>
        <w:fldChar w:fldCharType="begin">
          <w:fldData xml:space="preserve">PEVuZE5vdGU+PENpdGU+PEF1dGhvcj5MaXU8L0F1dGhvcj48WWVhcj4yMDE0PC9ZZWFyPjxSZWNO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k5ODY1PC9wYWdlcz48dm9sdW1lPjk8L3ZvbHVt
ZT48bnVtYmVyPjY8L251bWJlcj48ZGF0ZXM+PHllYXI+MjAxNDwveWVhcj48L2RhdGVzPjxpc2Ju
PjE5MzItNjIwMyAoRWxlY3Ryb25pYykmI3hEOzE5MzItNjIwMyAoTGlua2luZyk8L2lzYm4+PGFj
Y2Vzc2lvbi1udW0+MjQ5MTkwNTU8L2FjY2Vzc2lvbi1udW0+PHVybHM+PHJlbGF0ZWQtdXJscz48
dXJsPmh0dHA6Ly93d3cubmNiaS5ubG0ubmloLmdvdi9wdWJtZWQvMjQ5MTkwNTU8L3VybD48L3Jl
bGF0ZWQtdXJscz48L3VybHM+PGN1c3RvbTI+NDA1MzUyMjwvY3VzdG9tMj48ZWxlY3Ryb25pYy1y
ZXNvdXJjZS1udW0+MTAuMTM3MS9qb3VybmFsLnBvbmUuMDA5OTg2NTwvZWxlY3Ryb25pYy1yZXNv
dXJjZS1udW0+PC9yZWNvcmQ+PC9DaXRlPjwvRW5kTm90ZT4A
</w:fldData>
        </w:fldChar>
      </w:r>
      <w:r>
        <w:instrText xml:space="preserve"> ADDIN EN.CITE.DATA </w:instrText>
      </w:r>
      <w:r>
        <w:fldChar w:fldCharType="end"/>
      </w:r>
      <w:r w:rsidRPr="00FC45B7">
        <w:fldChar w:fldCharType="separate"/>
      </w:r>
      <w:r>
        <w:rPr>
          <w:noProof/>
        </w:rPr>
        <w:t>[59, 60]</w:t>
      </w:r>
      <w:r w:rsidRPr="00FC45B7">
        <w:fldChar w:fldCharType="end"/>
      </w:r>
      <w:r w:rsidRPr="00FC45B7">
        <w:t>.</w:t>
      </w:r>
    </w:p>
    <w:p w:rsidR="00013EE3" w:rsidRDefault="00013EE3" w:rsidP="00013EE3">
      <w:pPr>
        <w:spacing w:line="480" w:lineRule="auto"/>
        <w:ind w:left="-312" w:right="-261"/>
        <w:jc w:val="both"/>
      </w:pPr>
      <w:r w:rsidRPr="00FC45B7">
        <w:t>Recent data ha</w:t>
      </w:r>
      <w:r>
        <w:t>s</w:t>
      </w:r>
      <w:r w:rsidRPr="00FC45B7">
        <w:t xml:space="preserve"> confirmed satisfactory inter</w:t>
      </w:r>
      <w:r>
        <w:t>-</w:t>
      </w:r>
      <w:r w:rsidRPr="00FC45B7">
        <w:t xml:space="preserve"> and intra-observer repeatability for ADC measurements of lung tumours with coefficients of variation in the range 3% to 11%</w:t>
      </w:r>
      <w:r>
        <w:t>, although v</w:t>
      </w:r>
      <w:r w:rsidRPr="00FC45B7">
        <w:t xml:space="preserve">ariation is greater for lesions smaller than 2 cm and for those in the mid, compared with upper or lower lung zones </w:t>
      </w:r>
      <w:r w:rsidRPr="00FC45B7">
        <w:fldChar w:fldCharType="begin">
          <w:fldData xml:space="preserve">PEVuZE5vdGU+PENpdGU+PEF1dGhvcj5CZXJuYXJkaW48L0F1dGhvcj48WWVhcj4yMDEzPC9ZZWFy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</w:fldData>
        </w:fldChar>
      </w:r>
      <w:r>
        <w:instrText xml:space="preserve"> ADDIN EN.CITE </w:instrText>
      </w:r>
      <w:r>
        <w:fldChar w:fldCharType="begin">
          <w:fldData xml:space="preserve">PEVuZE5vdGU+PENpdGU+PEF1dGhvcj5CZXJuYXJkaW48L0F1dGhvcj48WWVhcj4yMDEzPC9ZZWFy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</w:fldData>
        </w:fldChar>
      </w:r>
      <w:r>
        <w:instrText xml:space="preserve"> ADDIN EN.CITE.DATA </w:instrText>
      </w:r>
      <w:r>
        <w:fldChar w:fldCharType="end"/>
      </w:r>
      <w:r w:rsidRPr="00FC45B7">
        <w:fldChar w:fldCharType="separate"/>
      </w:r>
      <w:r>
        <w:rPr>
          <w:noProof/>
        </w:rPr>
        <w:t>[61]</w:t>
      </w:r>
      <w:r w:rsidRPr="00FC45B7">
        <w:fldChar w:fldCharType="end"/>
      </w:r>
      <w:r w:rsidRPr="00FC45B7">
        <w:t xml:space="preserve">. </w:t>
      </w:r>
      <w:r>
        <w:t xml:space="preserve">As for other modalities, debate remains relating to standardisation of image acquisition sequences and post processing, with different techniques available for the purpose of mitigating respiratory motion </w:t>
      </w:r>
      <w:r>
        <w:fldChar w:fldCharType="begin">
          <w:fldData xml:space="preserve">PEVuZE5vdGU+PENpdGU+PEF1dGhvcj5LYXphPC9BdXRob3I+PFllYXI+MjAxNTwvWWVhcj48UmVj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</w:fldData>
        </w:fldChar>
      </w:r>
      <w:r>
        <w:instrText xml:space="preserve"> ADDIN EN.CITE </w:instrText>
      </w:r>
      <w:r>
        <w:fldChar w:fldCharType="begin">
          <w:fldData xml:space="preserve">PEVuZE5vdGU+PENpdGU+PEF1dGhvcj5LYXphPC9BdXRob3I+PFllYXI+MjAxNTwvWWVhcj48UmVj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</w:fldData>
        </w:fldChar>
      </w:r>
      <w:r>
        <w:instrText xml:space="preserve"> ADDIN EN.CITE.DATA </w:instrText>
      </w:r>
      <w:r>
        <w:fldChar w:fldCharType="end"/>
      </w:r>
      <w:r>
        <w:fldChar w:fldCharType="separate"/>
      </w:r>
      <w:r>
        <w:rPr>
          <w:noProof/>
        </w:rPr>
        <w:t>[62, 63]</w:t>
      </w:r>
      <w:r>
        <w:fldChar w:fldCharType="end"/>
      </w:r>
      <w:r>
        <w:t xml:space="preserve">. Few reports address the optimal timing of DW-MRI following treatment, but it is informative to note that signal change in cerebral infarction is measurable within 30 minutes of symptom onset, demonstrating a high sensitivity to biological change in this context </w:t>
      </w:r>
      <w:r>
        <w:fldChar w:fldCharType="begin"/>
      </w:r>
      <w:r>
        <w:instrText xml:space="preserve"> ADDIN EN.CITE &lt;EndNote&gt;&lt;Cite&gt;&lt;Author&gt;Srinivasan&lt;/Author&gt;&lt;Year&gt;2006&lt;/Year&gt;&lt;RecNum&gt;3532&lt;/RecNum&gt;&lt;DisplayText&gt;[64]&lt;/DisplayText&gt;&lt;record&gt;&lt;rec-number&gt;3532&lt;/rec-number&gt;&lt;foreign-keys&gt;&lt;key app="EN" db-id="rrddsdp2c2dsvledeaup5efyea2xzsrxe5ep" timestamp="1437331668"&gt;3532&lt;/key&gt;&lt;/foreign-keys&gt;&lt;ref-type name="Journal Article"&gt;17&lt;/ref-type&gt;&lt;contributors&gt;&lt;authors&gt;&lt;author&gt;Srinivasan, A.&lt;/author&gt;&lt;author&gt;Goyal, M.&lt;/author&gt;&lt;author&gt;Al Azri, F.&lt;/author&gt;&lt;author&gt;Lum, C.&lt;/author&gt;&lt;/authors&gt;&lt;/contributors&gt;&lt;auth-address&gt;Department of Diagnostic Imaging, University of Ottawa, Ottawa Hospital, Ottawa, Ontario, Canada. ashoks@med.umich.edu&lt;/auth-address&gt;&lt;titles&gt;&lt;title&gt;State-of-the-art imaging of acute stroke&lt;/title&gt;&lt;secondary-title&gt;Radiographics&lt;/secondary-title&gt;&lt;/titles&gt;&lt;periodical&gt;&lt;full-title&gt;Radiographics&lt;/full-title&gt;&lt;/periodical&gt;&lt;pages&gt;S75-95&lt;/pages&gt;&lt;volume&gt;26 Suppl 1&lt;/volume&gt;&lt;edition&gt;2006/10/20&lt;/edition&gt;&lt;keywords&gt;&lt;keyword&gt;Angiography/ trends&lt;/keyword&gt;&lt;keyword&gt;Cerebral Arteries/ pathology/ radiography&lt;/keyword&gt;&lt;keyword&gt;Humans&lt;/keyword&gt;&lt;keyword&gt;Image Enhancement/ methods&lt;/keyword&gt;&lt;keyword&gt;Magnetic Resonance Imaging/ trends&lt;/keyword&gt;&lt;keyword&gt;Physician&amp;apos;s Practice Patterns/trends&lt;/keyword&gt;&lt;keyword&gt;Practice Guidelines as Topic&lt;/keyword&gt;&lt;keyword&gt;Stroke/ diagnosis&lt;/keyword&gt;&lt;keyword&gt;Tomography, X-Ray Computed/ trends&lt;/keyword&gt;&lt;/keywords&gt;&lt;dates&gt;&lt;year&gt;2006&lt;/year&gt;&lt;pub-dates&gt;&lt;date&gt;Oct&lt;/date&gt;&lt;/pub-dates&gt;&lt;/dates&gt;&lt;isbn&gt;1527-1323 (Electronic)&amp;#xD;0271-5333 (Linking)&lt;/isbn&gt;&lt;accession-num&gt;17050521&lt;/accession-num&gt;&lt;urls&gt;&lt;/urls&gt;&lt;electronic-resource-num&gt;10.1148/rg.26si065501&lt;/electronic-resource-num&gt;&lt;remote-database-provider&gt;NLM&lt;/remote-database-provider&gt;&lt;language&gt;eng&lt;/language&gt;&lt;/record&gt;&lt;/Cite&gt;&lt;/EndNote&gt;</w:instrText>
      </w:r>
      <w:r>
        <w:fldChar w:fldCharType="separate"/>
      </w:r>
      <w:r>
        <w:rPr>
          <w:noProof/>
        </w:rPr>
        <w:t>[64]</w:t>
      </w:r>
      <w:r>
        <w:fldChar w:fldCharType="end"/>
      </w:r>
      <w:r>
        <w:t xml:space="preserve">. </w:t>
      </w:r>
    </w:p>
    <w:p w:rsidR="00013EE3" w:rsidRPr="00FC45B7" w:rsidRDefault="00013EE3" w:rsidP="00013EE3">
      <w:pPr>
        <w:spacing w:line="480" w:lineRule="auto"/>
        <w:ind w:left="-312" w:right="-261"/>
        <w:jc w:val="both"/>
      </w:pPr>
    </w:p>
    <w:p w:rsidR="00013EE3" w:rsidRDefault="00013EE3" w:rsidP="00013EE3">
      <w:pPr>
        <w:spacing w:line="480" w:lineRule="auto"/>
        <w:ind w:left="-312" w:right="-261"/>
        <w:jc w:val="both"/>
      </w:pPr>
      <w:r w:rsidRPr="00E23E1A">
        <w:rPr>
          <w:i/>
          <w:u w:val="single"/>
        </w:rPr>
        <w:t>Tissue composition:</w:t>
      </w:r>
      <w:r w:rsidRPr="00E23E1A">
        <w:t xml:space="preserve"> Using ultrafast readout of free induction decay, UTE MRI is able to generate contrast between structures with short T2*. Although satisfactory repeatability of T2* quantification has been confirmed within lung parenchyma</w:t>
      </w:r>
      <w:r>
        <w:t xml:space="preserve"> and areas of fibrosis (CoV of around 10-15%)</w:t>
      </w:r>
      <w:r w:rsidRPr="00E23E1A">
        <w:t xml:space="preserve">, poor repeatability within tumour currently limits its application to treatment response evaluation </w:t>
      </w:r>
      <w:r w:rsidRPr="00FC45B7">
        <w:fldChar w:fldCharType="begin"/>
      </w:r>
      <w:r>
        <w:instrText xml:space="preserve"> ADDIN EN.CITE &lt;EndNote&gt;&lt;Cite&gt;&lt;Author&gt;Weller A&lt;/Author&gt;&lt;Year&gt;2015&lt;/Year&gt;&lt;RecNum&gt;3526&lt;/RecNum&gt;&lt;DisplayText&gt;[65]&lt;/DisplayText&gt;&lt;record&gt;&lt;rec-number&gt;3526&lt;/rec-number&gt;&lt;foreign-keys&gt;&lt;key app="EN" db-id="rrddsdp2c2dsvledeaup5efyea2xzsrxe5ep" timestamp="1436968077"&gt;3526&lt;/key&gt;&lt;/foreign-keys&gt;&lt;ref-type name="Journal Article"&gt;17&lt;/ref-type&gt;&lt;contributors&gt;&lt;authors&gt;&lt;author&gt;Weller A, Giles SL, Morgan  VA. Higgins DM, de-Souza NM, Ahmed M&lt;/author&gt;&lt;/authors&gt;&lt;/contributors&gt;&lt;titles&gt;&lt;title&gt;3D Ultrashort TE (UTE) MRI repeatability within the thorax and its application to pulmonary fibrosis&lt;/title&gt;&lt;secondary-title&gt;International Society for Magnetic Resonance in Medicine 23rd Annual Meeting&lt;/secondary-title&gt;&lt;/titles&gt;&lt;periodical&gt;&lt;full-title&gt;International Society for Magnetic Resonance in Medicine 23rd Annual Meeting&lt;/full-title&gt;&lt;/periodical&gt;&lt;dates&gt;&lt;year&gt;2015&lt;/year&gt;&lt;/dates&gt;&lt;urls&gt;&lt;/urls&gt;&lt;/record&gt;&lt;/Cite&gt;&lt;/EndNote&gt;</w:instrText>
      </w:r>
      <w:r w:rsidRPr="00FC45B7">
        <w:fldChar w:fldCharType="separate"/>
      </w:r>
      <w:r>
        <w:rPr>
          <w:noProof/>
        </w:rPr>
        <w:t>[65]</w:t>
      </w:r>
      <w:r w:rsidRPr="00FC45B7">
        <w:fldChar w:fldCharType="end"/>
      </w:r>
      <w:r w:rsidRPr="00FC45B7">
        <w:t>.</w:t>
      </w:r>
      <w:r>
        <w:t xml:space="preserve"> </w:t>
      </w:r>
      <w:r w:rsidRPr="00FC45B7">
        <w:t>Structures that are highlighted by UTE imaging includ</w:t>
      </w:r>
      <w:r>
        <w:t>e those rich in collagen, including</w:t>
      </w:r>
      <w:r w:rsidRPr="00FC45B7">
        <w:t xml:space="preserve"> fibrosis </w:t>
      </w:r>
      <w:r w:rsidRPr="00FC45B7">
        <w:fldChar w:fldCharType="begin">
          <w:fldData xml:space="preserve">PEVuZE5vdGU+PENpdGU+PEF1dGhvcj5SYWhtZXI8L0F1dGhvcj48WWVhcj4yMDA2PC9ZZWFyPjxS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4gUmVzb24gTWVkPC9mdWxsLXRpdGxlPjxhYmJyLTE+TWFnbmV0aWMgcmVzb25hbmNlIGlu
IG1lZGljaW5lIDogb2ZmaWNpYWwgam91cm5hbCBvZiB0aGUgU29jaWV0eSBvZiBNYWduZXRpYyBS
ZXNvbmFuY2UgaW4gTWVkaWNpbmUgLyBTb2NpZXR5IG9mIE1hZ25ldGljIFJlc29uYW5jZSBpbiBN
ZWRpY2luZTwvYWJici0xPjwvcGVyaW9kaWNhbD48YWx0LX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hbHQtcGVyaW9kaWNhbD48cGFnZXM+MTA3NS04MjwvcGFnZXM+PHZv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</w:fldData>
        </w:fldChar>
      </w:r>
      <w:r>
        <w:instrText xml:space="preserve"> ADDIN EN.CITE </w:instrText>
      </w:r>
      <w:r>
        <w:fldChar w:fldCharType="begin">
          <w:fldData xml:space="preserve">PEVuZE5vdGU+PENpdGU+PEF1dGhvcj5SYWhtZXI8L0F1dGhvcj48WWVhcj4yMDA2PC9ZZWFyPjxS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hbHQtcGVyaW9kaWNhbD48cGFnZXM+MTA3NS04MjwvcGFnZXM+PHZv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</w:fldData>
        </w:fldChar>
      </w:r>
      <w:r>
        <w:instrText xml:space="preserve"> ADDIN EN.CITE.DATA </w:instrText>
      </w:r>
      <w:r>
        <w:fldChar w:fldCharType="end"/>
      </w:r>
      <w:r w:rsidRPr="00FC45B7">
        <w:fldChar w:fldCharType="separate"/>
      </w:r>
      <w:r>
        <w:rPr>
          <w:noProof/>
        </w:rPr>
        <w:t>[66]</w:t>
      </w:r>
      <w:r w:rsidRPr="00FC45B7">
        <w:fldChar w:fldCharType="end"/>
      </w:r>
      <w:r>
        <w:t xml:space="preserve">, such that </w:t>
      </w:r>
      <w:r w:rsidRPr="00FC45B7">
        <w:t xml:space="preserve">T2* values derived from UTE may identify </w:t>
      </w:r>
      <w:r>
        <w:lastRenderedPageBreak/>
        <w:t>pulmonary fibrosis</w:t>
      </w:r>
      <w:r w:rsidRPr="00FC45B7">
        <w:t xml:space="preserve"> following radiotherapy</w:t>
      </w:r>
      <w:r>
        <w:t xml:space="preserve"> </w:t>
      </w:r>
      <w:r>
        <w:fldChar w:fldCharType="begin"/>
      </w:r>
      <w:r>
        <w:instrText xml:space="preserve"> ADDIN EN.CITE &lt;EndNote&gt;&lt;Cite&gt;&lt;Author&gt;Weller A&lt;/Author&gt;&lt;Year&gt;2015&lt;/Year&gt;&lt;RecNum&gt;3526&lt;/RecNum&gt;&lt;DisplayText&gt;[65]&lt;/DisplayText&gt;&lt;record&gt;&lt;rec-number&gt;3526&lt;/rec-number&gt;&lt;foreign-keys&gt;&lt;key app="EN" db-id="rrddsdp2c2dsvledeaup5efyea2xzsrxe5ep" timestamp="1436968077"&gt;3526&lt;/key&gt;&lt;/foreign-keys&gt;&lt;ref-type name="Journal Article"&gt;17&lt;/ref-type&gt;&lt;contributors&gt;&lt;authors&gt;&lt;author&gt;Weller A, Giles SL, Morgan  VA. Higgins DM, de-Souza NM, Ahmed M&lt;/author&gt;&lt;/authors&gt;&lt;/contributors&gt;&lt;titles&gt;&lt;title&gt;3D Ultrashort TE (UTE) MRI repeatability within the thorax and its application to pulmonary fibrosis&lt;/title&gt;&lt;secondary-title&gt;International Society for Magnetic Resonance in Medicine 23rd Annual Meeting&lt;/secondary-title&gt;&lt;/titles&gt;&lt;periodical&gt;&lt;full-title&gt;International Society for Magnetic Resonance in Medicine 23rd Annual Meeting&lt;/full-title&gt;&lt;/periodical&gt;&lt;dates&gt;&lt;year&gt;2015&lt;/year&gt;&lt;/dates&gt;&lt;urls&gt;&lt;/urls&gt;&lt;/record&gt;&lt;/Cite&gt;&lt;/EndNote&gt;</w:instrText>
      </w:r>
      <w:r>
        <w:fldChar w:fldCharType="separate"/>
      </w:r>
      <w:r>
        <w:rPr>
          <w:noProof/>
        </w:rPr>
        <w:t>[65]</w:t>
      </w:r>
      <w:r>
        <w:fldChar w:fldCharType="end"/>
      </w:r>
      <w:r w:rsidRPr="00FC45B7">
        <w:t xml:space="preserve">. </w:t>
      </w:r>
      <w:r>
        <w:t>Other techniques such as MR spectroscopy (MRS) interrogating tumour metabolism have had limited application within the chest to date because of significant problems with magnetic field inhomogeneity in the presence of aerated lung.</w:t>
      </w:r>
    </w:p>
    <w:p w:rsidR="00013EE3" w:rsidRDefault="00013EE3" w:rsidP="00013EE3">
      <w:pPr>
        <w:spacing w:line="480" w:lineRule="auto"/>
        <w:ind w:left="-312" w:right="-261"/>
        <w:jc w:val="both"/>
      </w:pPr>
    </w:p>
    <w:p w:rsidR="00013EE3" w:rsidRPr="00FC45B7" w:rsidRDefault="00013EE3" w:rsidP="00013EE3">
      <w:pPr>
        <w:spacing w:line="480" w:lineRule="auto"/>
        <w:ind w:left="-301" w:right="-261"/>
        <w:jc w:val="both"/>
      </w:pPr>
      <w:r w:rsidRPr="00FC45B7">
        <w:rPr>
          <w:i/>
          <w:u w:val="single"/>
        </w:rPr>
        <w:t>Tumour Hypoxia:</w:t>
      </w:r>
      <w:r w:rsidRPr="00FC45B7">
        <w:t xml:space="preserve"> BOLD MRI utilises the increased T2* relaxation rate, due to field inhomogeneities that accompany increasing concentrations of the paramagnetic deoxyhaemoglobin, compared with oxy</w:t>
      </w:r>
      <w:r>
        <w:t>-</w:t>
      </w:r>
      <w:r w:rsidRPr="00FC45B7">
        <w:t xml:space="preserve">haemoglobin. Increasing hypoxia accelerates T2* relaxation by dephasing the transverse magnetisation </w:t>
      </w:r>
      <w:r w:rsidRPr="00FC45B7">
        <w:fldChar w:fldCharType="begin">
          <w:fldData xml:space="preserve">PEVuZE5vdGU+PENpdGU+PEF1dGhvcj5Sb2JpbnNvbjwvQXV0aG9yPjxZZWFyPjE5OTg8L1llYXI+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</w:fldData>
        </w:fldChar>
      </w:r>
      <w:r>
        <w:instrText xml:space="preserve"> ADDIN EN.CITE </w:instrText>
      </w:r>
      <w:r>
        <w:fldChar w:fldCharType="begin">
          <w:fldData xml:space="preserve">PEVuZE5vdGU+PENpdGU+PEF1dGhvcj5Sb2JpbnNvbjwvQXV0aG9yPjxZZWFyPjE5OTg8L1llYXI+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</w:fldData>
        </w:fldChar>
      </w:r>
      <w:r>
        <w:instrText xml:space="preserve"> ADDIN EN.CITE.DATA </w:instrText>
      </w:r>
      <w:r>
        <w:fldChar w:fldCharType="end"/>
      </w:r>
      <w:r w:rsidRPr="00FC45B7">
        <w:fldChar w:fldCharType="separate"/>
      </w:r>
      <w:r>
        <w:rPr>
          <w:noProof/>
        </w:rPr>
        <w:t>[67]</w:t>
      </w:r>
      <w:r w:rsidRPr="00FC45B7">
        <w:fldChar w:fldCharType="end"/>
      </w:r>
      <w:r w:rsidRPr="00FC45B7">
        <w:t xml:space="preserve">. For BOLD MRI, R2* variations are evaluated using subtraction images generated from acquisitions for patients when breathing carbogen (95% O2, 5% CO2) compared with air (80% O2, 20% N2). Vasodilation from hypercapnia, combined with higher oxy-haemoglobin concentration when breathing carbogen, create T2* contrast within hypoxic regions when compared with images acquired breathing room air, due to signal loss on the latter </w:t>
      </w:r>
      <w:r w:rsidRPr="00FC45B7">
        <w:fldChar w:fldCharType="begin">
          <w:fldData xml:space="preserve">PEVuZE5vdGU+PENpdGU+PEF1dGhvcj5DaG9pPC9BdXRob3I+PFllYXI+MjAxMzwvWWVhcj48UmVj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DaG9pPC9BdXRob3I+PFllYXI+MjAxMzwvWWVhcj48UmVj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</w:fldData>
        </w:fldChar>
      </w:r>
      <w:r>
        <w:instrText xml:space="preserve"> ADDIN EN.CITE.DATA </w:instrText>
      </w:r>
      <w:r>
        <w:fldChar w:fldCharType="end"/>
      </w:r>
      <w:r w:rsidRPr="00FC45B7">
        <w:fldChar w:fldCharType="separate"/>
      </w:r>
      <w:r>
        <w:rPr>
          <w:noProof/>
        </w:rPr>
        <w:t>[17]</w:t>
      </w:r>
      <w:r w:rsidRPr="00FC45B7">
        <w:fldChar w:fldCharType="end"/>
      </w:r>
      <w:r w:rsidRPr="00FC45B7">
        <w:t>. This technique has not</w:t>
      </w:r>
      <w:r>
        <w:t xml:space="preserve"> however</w:t>
      </w:r>
      <w:r w:rsidRPr="00FC45B7">
        <w:t xml:space="preserve"> to our knowledge been used in NSCLC treatment response evaluation</w:t>
      </w:r>
      <w:r w:rsidRPr="0048761E">
        <w:t>.</w:t>
      </w:r>
      <w:r>
        <w:t xml:space="preserve"> 18F-FAZA, 18F-MISO PET are</w:t>
      </w:r>
      <w:r w:rsidRPr="0048761E">
        <w:t xml:space="preserve"> used for hypoxia imaging in other tumour types</w:t>
      </w:r>
      <w:r>
        <w:t>,</w:t>
      </w:r>
      <w:r w:rsidRPr="0048761E">
        <w:t xml:space="preserve"> but heterogenous tumour uptake limit their use and there are</w:t>
      </w:r>
      <w:r>
        <w:t xml:space="preserve"> to date</w:t>
      </w:r>
      <w:r w:rsidRPr="0048761E">
        <w:t xml:space="preserve"> no studies on within-patient repeatability</w:t>
      </w:r>
      <w:r>
        <w:t xml:space="preserve"> in NSCLC</w:t>
      </w:r>
      <w:r w:rsidRPr="00E23E1A">
        <w:t xml:space="preserve"> </w:t>
      </w:r>
      <w:r w:rsidRPr="00FC45B7">
        <w:fldChar w:fldCharType="begin"/>
      </w:r>
      <w:r>
        <w:instrText xml:space="preserve"> ADDIN EN.CITE &lt;EndNote&gt;&lt;Cite&gt;&lt;Author&gt;Yip&lt;/Author&gt;&lt;Year&gt;2015&lt;/Year&gt;&lt;RecNum&gt;3114&lt;/RecNum&gt;&lt;DisplayText&gt;[68]&lt;/DisplayText&gt;&lt;record&gt;&lt;rec-number&gt;3114&lt;/rec-number&gt;&lt;foreign-keys&gt;&lt;key app="EN" db-id="rrddsdp2c2dsvledeaup5efyea2xzsrxe5ep" timestamp="1436189446"&gt;3114&lt;/key&gt;&lt;/foreign-keys&gt;&lt;ref-type name="Journal Article"&gt;17&lt;/ref-type&gt;&lt;contributors&gt;&lt;authors&gt;&lt;author&gt;Yip, C.&lt;/author&gt;&lt;author&gt;Blower, P. J.&lt;/author&gt;&lt;author&gt;Goh, V.&lt;/author&gt;&lt;author&gt;Landau, D. B.&lt;/author&gt;&lt;author&gt;Cook, G. J.&lt;/author&gt;&lt;/authors&gt;&lt;/contributors&gt;&lt;auth-address&gt;Department of Cancer Imaging, Division of Imaging Sciences &amp;amp; Biomedical Engineering, King&amp;apos;s College London, St Thomas&amp;apos; Hospital, London, UK, connie.yip@kcl.ac.uk.&lt;/auth-address&gt;&lt;titles&gt;&lt;title&gt;Molecular imaging of hypoxia in non-small-cell lung cancer&lt;/title&gt;&lt;secondary-title&gt;Eur J Nucl Med Mol Imaging&lt;/secondary-title&gt;&lt;/titles&gt;&lt;periodical&gt;&lt;full-title&gt;Eur J Nucl Med Mol Imaging&lt;/full-title&gt;&lt;abbr-1&gt;European journal of nuclear medicine and molecular imaging&lt;/abbr-1&gt;&lt;/periodical&gt;&lt;pages&gt;956-76&lt;/pages&gt;&lt;volume&gt;42&lt;/volume&gt;&lt;number&gt;6&lt;/number&gt;&lt;edition&gt;2015/02/24&lt;/edition&gt;&lt;dates&gt;&lt;year&gt;2015&lt;/year&gt;&lt;pub-dates&gt;&lt;date&gt;May&lt;/date&gt;&lt;/pub-dates&gt;&lt;/dates&gt;&lt;isbn&gt;1619-7089 (Electronic)&amp;#xD;1619-7070 (Linking)&lt;/isbn&gt;&lt;accession-num&gt;25701238&lt;/accession-num&gt;&lt;urls&gt;&lt;related-urls&gt;&lt;url&gt;http://download.springer.com/static/pdf/729/art%253A10.1007%252Fs00259-015-3009-6.pdf?originUrl=http%3A%2F%2Flink.springer.com%2Farticle%2F10.1007%2Fs00259-015-3009-6&amp;amp;token2=exp=1436195745~acl=%2Fstatic%2Fpdf%2F729%2Fart%25253A10.1007%25252Fs00259-015-3009-6.pdf%3ForiginUrl%3Dhttp%253A%252F%252Flink.springer.com%252Farticle%252F10.1007%252Fs00259-015-3009-6*~hmac=788e621f29772873f7f6d7f469ffb451963819ddf130e510b02feec88129e4db&lt;/url&gt;&lt;/related-urls&gt;&lt;/urls&gt;&lt;electronic-resource-num&gt;10.1007/s00259-015-3009-6&lt;/electronic-resource-num&gt;&lt;remote-database-provider&gt;NLM&lt;/remote-database-provider&gt;&lt;language&gt;eng&lt;/language&gt;&lt;/record&gt;&lt;/Cite&gt;&lt;/EndNote&gt;</w:instrText>
      </w:r>
      <w:r w:rsidRPr="00FC45B7">
        <w:fldChar w:fldCharType="separate"/>
      </w:r>
      <w:r>
        <w:rPr>
          <w:noProof/>
        </w:rPr>
        <w:t>[68]</w:t>
      </w:r>
      <w:r w:rsidRPr="00FC45B7">
        <w:fldChar w:fldCharType="end"/>
      </w:r>
      <w:r w:rsidRPr="00FC45B7">
        <w:t>.</w:t>
      </w:r>
    </w:p>
    <w:p w:rsidR="00013EE3" w:rsidRPr="00FC45B7" w:rsidRDefault="00013EE3" w:rsidP="00013EE3">
      <w:pPr>
        <w:spacing w:line="480" w:lineRule="auto"/>
        <w:ind w:left="-300" w:right="-260"/>
        <w:jc w:val="both"/>
        <w:rPr>
          <w:b/>
        </w:rPr>
      </w:pPr>
    </w:p>
    <w:p w:rsidR="00013EE3" w:rsidRDefault="00013EE3" w:rsidP="00013EE3">
      <w:pPr>
        <w:spacing w:line="480" w:lineRule="auto"/>
        <w:ind w:left="-300" w:right="-261"/>
        <w:jc w:val="both"/>
        <w:rPr>
          <w:b/>
          <w:bCs/>
        </w:rPr>
      </w:pPr>
      <w:r>
        <w:rPr>
          <w:b/>
          <w:bCs/>
        </w:rPr>
        <w:t>Therapeutic Mechanisms</w:t>
      </w:r>
      <w:r w:rsidRPr="005F5452">
        <w:rPr>
          <w:b/>
          <w:bCs/>
        </w:rPr>
        <w:t xml:space="preserve"> in NSCLC and Quantifying Treatment Response</w:t>
      </w:r>
    </w:p>
    <w:p w:rsidR="00013EE3" w:rsidRDefault="00013EE3" w:rsidP="00013EE3">
      <w:pPr>
        <w:spacing w:line="480" w:lineRule="auto"/>
        <w:ind w:left="-300" w:right="-260"/>
        <w:jc w:val="both"/>
        <w:rPr>
          <w:lang w:val="en-US"/>
        </w:rPr>
      </w:pPr>
      <w:r>
        <w:t>A mismatch often exists between t</w:t>
      </w:r>
      <w:r w:rsidRPr="005F5452">
        <w:t>he mechanism</w:t>
      </w:r>
      <w:r>
        <w:t>s underlying anti-tumour effects of a therapeutic intervention and the process measured with imaging. However</w:t>
      </w:r>
      <w:r>
        <w:rPr>
          <w:lang w:val="en-US"/>
        </w:rPr>
        <w:t>, it is likely that multi-parametric evaluation of NSCLC will provide a more accurate prognostication than is offered by current standard of care imaging</w:t>
      </w:r>
      <w:r>
        <w:t xml:space="preserve"> </w:t>
      </w:r>
      <w:r>
        <w:fldChar w:fldCharType="begin"/>
      </w:r>
      <w:r>
        <w:instrText xml:space="preserve"> ADDIN EN.CITE &lt;EndNote&gt;&lt;Cite&gt;&lt;Author&gt;Yoo&lt;/Author&gt;&lt;Year&gt;2015&lt;/Year&gt;&lt;RecNum&gt;3537&lt;/RecNum&gt;&lt;DisplayText&gt;[69]&lt;/DisplayText&gt;&lt;record&gt;&lt;rec-number&gt;3537&lt;/rec-number&gt;&lt;foreign-keys&gt;&lt;key app="EN" db-id="rrddsdp2c2dsvledeaup5efyea2xzsrxe5ep" timestamp="1437416061"&gt;3537&lt;/key&gt;&lt;/foreign-keys&gt;&lt;ref-type name="Journal Article"&gt;17&lt;/ref-type&gt;&lt;contributors&gt;&lt;authors&gt;&lt;author&gt;Yoo, S.&lt;/author&gt;&lt;author&gt;Kim, J. K.&lt;/author&gt;&lt;author&gt;Jeong, I. G.&lt;/author&gt;&lt;/authors&gt;&lt;/contributors&gt;&lt;auth-address&gt;Department of Urology, Asan Medical Center, University of Ulsan College of Medicine, Seoul, Korea.&amp;#xD;Department of Radiology, Asan Medical Center, University of Ulsan College of Medicine, Seoul, Korea.&lt;/auth-address&gt;&lt;titles&gt;&lt;title&gt;Multiparametric magnetic resonance imaging for prostate cancer: A review and update for urologists&lt;/title&gt;&lt;secondary-title&gt;Korean J Urol&lt;/secondary-title&gt;&lt;/titles&gt;&lt;periodical&gt;&lt;full-title&gt;Korean J Urol&lt;/full-title&gt;&lt;/periodical&gt;&lt;pages&gt;487-97&lt;/pages&gt;&lt;volume&gt;56&lt;/volume&gt;&lt;number&gt;7&lt;/number&gt;&lt;edition&gt;2015/07/16&lt;/edition&gt;&lt;keywords&gt;&lt;keyword&gt;Diagnosis&lt;/keyword&gt;&lt;keyword&gt;Magnetic resonance imaging&lt;/keyword&gt;&lt;keyword&gt;Prostatic neoplasms&lt;/keyword&gt;&lt;keyword&gt;Watchful waiting&lt;/keyword&gt;&lt;/keywords&gt;&lt;dates&gt;&lt;year&gt;2015&lt;/year&gt;&lt;pub-dates&gt;&lt;date&gt;Jul&lt;/date&gt;&lt;/pub-dates&gt;&lt;/dates&gt;&lt;isbn&gt;2005-6745 (Electronic)&amp;#xD;2005-6737 (Linking)&lt;/isbn&gt;&lt;accession-num&gt;26175867&lt;/accession-num&gt;&lt;urls&gt;&lt;/urls&gt;&lt;custom2&gt;PMC4500805&lt;/custom2&gt;&lt;electronic-resource-num&gt;10.4111/kju.2015.56.7.487&lt;/electronic-resource-num&gt;&lt;remote-database-provider&gt;NLM&lt;/remote-database-provider&gt;&lt;language&gt;eng&lt;/language&gt;&lt;/record&gt;&lt;/Cite&gt;&lt;/EndNote&gt;</w:instrText>
      </w:r>
      <w:r>
        <w:fldChar w:fldCharType="separate"/>
      </w:r>
      <w:r>
        <w:rPr>
          <w:noProof/>
        </w:rPr>
        <w:t>[69]</w:t>
      </w:r>
      <w:r>
        <w:fldChar w:fldCharType="end"/>
      </w:r>
      <w:r>
        <w:t xml:space="preserve">.  By implementing novel </w:t>
      </w:r>
      <w:r w:rsidRPr="00E23E1A">
        <w:rPr>
          <w:lang w:val="en-US"/>
        </w:rPr>
        <w:t>multi</w:t>
      </w:r>
      <w:r>
        <w:rPr>
          <w:lang w:val="en-US"/>
        </w:rPr>
        <w:t>-</w:t>
      </w:r>
      <w:r w:rsidRPr="00E23E1A">
        <w:rPr>
          <w:lang w:val="en-US"/>
        </w:rPr>
        <w:t xml:space="preserve">parametric </w:t>
      </w:r>
      <w:r>
        <w:lastRenderedPageBreak/>
        <w:t xml:space="preserve">combinations of </w:t>
      </w:r>
      <w:r>
        <w:rPr>
          <w:lang w:val="en-US"/>
        </w:rPr>
        <w:t xml:space="preserve">PET and </w:t>
      </w:r>
      <w:r w:rsidRPr="00E23E1A">
        <w:rPr>
          <w:lang w:val="en-US"/>
        </w:rPr>
        <w:t>MRI protocol</w:t>
      </w:r>
      <w:r>
        <w:rPr>
          <w:lang w:val="en-US"/>
        </w:rPr>
        <w:t>s</w:t>
      </w:r>
      <w:r w:rsidRPr="00E23E1A">
        <w:rPr>
          <w:lang w:val="en-US"/>
        </w:rPr>
        <w:t xml:space="preserve"> </w:t>
      </w:r>
      <w:r w:rsidRPr="00FC45B7">
        <w:rPr>
          <w:lang w:val="en-US"/>
        </w:rPr>
        <w:t xml:space="preserve">in Phase I </w:t>
      </w:r>
      <w:r>
        <w:rPr>
          <w:lang w:val="en-US"/>
        </w:rPr>
        <w:t xml:space="preserve">and II </w:t>
      </w:r>
      <w:r w:rsidRPr="00FC45B7">
        <w:rPr>
          <w:lang w:val="en-US"/>
        </w:rPr>
        <w:t>trials</w:t>
      </w:r>
      <w:r>
        <w:rPr>
          <w:lang w:val="en-US"/>
        </w:rPr>
        <w:t xml:space="preserve">, </w:t>
      </w:r>
      <w:r w:rsidRPr="00FC45B7">
        <w:rPr>
          <w:lang w:val="en-US"/>
        </w:rPr>
        <w:t xml:space="preserve">using </w:t>
      </w:r>
      <w:r>
        <w:rPr>
          <w:lang w:val="en-US"/>
        </w:rPr>
        <w:t xml:space="preserve">a common region of interest </w:t>
      </w:r>
      <w:r w:rsidRPr="00E23E1A">
        <w:rPr>
          <w:lang w:val="en-US"/>
        </w:rPr>
        <w:t>across the</w:t>
      </w:r>
      <w:r>
        <w:rPr>
          <w:lang w:val="en-US"/>
        </w:rPr>
        <w:t xml:space="preserve"> different modalities, it should be possible </w:t>
      </w:r>
      <w:r w:rsidRPr="00E23E1A">
        <w:rPr>
          <w:lang w:val="en-US"/>
        </w:rPr>
        <w:t xml:space="preserve">to </w:t>
      </w:r>
      <w:r>
        <w:rPr>
          <w:lang w:val="en-US"/>
        </w:rPr>
        <w:t>characteriz</w:t>
      </w:r>
      <w:r w:rsidRPr="00FC45B7">
        <w:rPr>
          <w:lang w:val="en-US"/>
        </w:rPr>
        <w:t>e</w:t>
      </w:r>
      <w:r>
        <w:rPr>
          <w:lang w:val="en-US"/>
        </w:rPr>
        <w:t xml:space="preserve"> mechanistic</w:t>
      </w:r>
      <w:r w:rsidRPr="00E23E1A">
        <w:rPr>
          <w:lang w:val="en-US"/>
        </w:rPr>
        <w:t xml:space="preserve"> </w:t>
      </w:r>
      <w:r>
        <w:rPr>
          <w:lang w:val="en-US"/>
        </w:rPr>
        <w:t>response.</w:t>
      </w:r>
    </w:p>
    <w:p w:rsidR="00013EE3" w:rsidRPr="00E15892" w:rsidRDefault="00013EE3" w:rsidP="00013EE3">
      <w:pPr>
        <w:spacing w:line="480" w:lineRule="auto"/>
        <w:ind w:left="-300" w:right="-260"/>
        <w:jc w:val="both"/>
      </w:pPr>
    </w:p>
    <w:p w:rsidR="00013EE3" w:rsidRDefault="00013EE3" w:rsidP="00013EE3">
      <w:pPr>
        <w:spacing w:line="480" w:lineRule="auto"/>
        <w:ind w:left="-310" w:right="-260"/>
        <w:jc w:val="both"/>
      </w:pPr>
      <w:r w:rsidRPr="005F5452">
        <w:rPr>
          <w:i/>
        </w:rPr>
        <w:t xml:space="preserve">1. </w:t>
      </w:r>
      <w:r w:rsidRPr="005F5452">
        <w:rPr>
          <w:i/>
        </w:rPr>
        <w:tab/>
        <w:t>Radiotherapy</w:t>
      </w:r>
      <w:r w:rsidRPr="0048761E">
        <w:t xml:space="preserve">: </w:t>
      </w:r>
      <w:r>
        <w:t>R</w:t>
      </w:r>
      <w:r w:rsidRPr="00E23E1A">
        <w:t xml:space="preserve">adiotherapy </w:t>
      </w:r>
      <w:r>
        <w:t>is</w:t>
      </w:r>
      <w:r w:rsidRPr="00E23E1A">
        <w:t xml:space="preserve"> used with curative intent </w:t>
      </w:r>
      <w:r>
        <w:t>i</w:t>
      </w:r>
      <w:r w:rsidRPr="00FC45B7">
        <w:t xml:space="preserve">n poor surgical candidates with early stage disease </w:t>
      </w:r>
      <w:r w:rsidRPr="00FC45B7">
        <w:fldChar w:fldCharType="begin">
          <w:fldData xml:space="preserve">PEVuZE5vdGU+PENpdGU+PEF1dGhvcj5IdWFuZzwvQXV0aG9yPjxZZWFyPjIwMTI8L1llYXI+PFJl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</w:fldData>
        </w:fldChar>
      </w:r>
      <w:r>
        <w:instrText xml:space="preserve"> ADDIN EN.CITE </w:instrText>
      </w:r>
      <w:r>
        <w:fldChar w:fldCharType="begin">
          <w:fldData xml:space="preserve">PEVuZE5vdGU+PENpdGU+PEF1dGhvcj5IdWFuZzwvQXV0aG9yPjxZZWFyPjIwMTI8L1llYXI+PFJl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</w:fldData>
        </w:fldChar>
      </w:r>
      <w:r>
        <w:instrText xml:space="preserve"> ADDIN EN.CITE.DATA </w:instrText>
      </w:r>
      <w:r>
        <w:fldChar w:fldCharType="end"/>
      </w:r>
      <w:r w:rsidRPr="00FC45B7">
        <w:fldChar w:fldCharType="separate"/>
      </w:r>
      <w:r>
        <w:rPr>
          <w:noProof/>
        </w:rPr>
        <w:t>[70]</w:t>
      </w:r>
      <w:r w:rsidRPr="00FC45B7">
        <w:fldChar w:fldCharType="end"/>
      </w:r>
      <w:r>
        <w:t xml:space="preserve"> and </w:t>
      </w:r>
      <w:r w:rsidRPr="00FC45B7">
        <w:t xml:space="preserve">forms the mainstay of treatment in patients with more advanced disease than is amenable to surgery (e.g. inoperable stage IIIa disease). </w:t>
      </w:r>
      <w:r>
        <w:t>Following radiotherapy, c</w:t>
      </w:r>
      <w:r w:rsidRPr="005F5452">
        <w:t>ell death and arrested mitosis arise from ionising radiation</w:t>
      </w:r>
      <w:r>
        <w:t xml:space="preserve"> related</w:t>
      </w:r>
      <w:r w:rsidRPr="005F5452">
        <w:t xml:space="preserve"> DNA damage and are accompanied by</w:t>
      </w:r>
      <w:r>
        <w:t xml:space="preserve"> altered</w:t>
      </w:r>
      <w:r w:rsidRPr="005F5452">
        <w:t xml:space="preserve"> interaction between tumour and</w:t>
      </w:r>
      <w:r w:rsidRPr="00AC6CCF">
        <w:rPr>
          <w:szCs w:val="20"/>
        </w:rPr>
        <w:t xml:space="preserve"> </w:t>
      </w:r>
      <w:r>
        <w:rPr>
          <w:szCs w:val="20"/>
        </w:rPr>
        <w:t>factors in the microenvironment including hypoxia, tumour microvasculature and</w:t>
      </w:r>
      <w:r w:rsidRPr="005F5452">
        <w:t xml:space="preserve"> host immune cells</w:t>
      </w:r>
      <w:r>
        <w:rPr>
          <w:rFonts w:ascii="Calibri" w:hAnsi="Calibri"/>
          <w:sz w:val="20"/>
          <w:szCs w:val="20"/>
        </w:rPr>
        <w:t xml:space="preserve"> </w:t>
      </w:r>
      <w:r w:rsidRPr="00FC45B7">
        <w:fldChar w:fldCharType="begin"/>
      </w:r>
      <w:r>
        <w:instrText xml:space="preserve"> ADDIN EN.CITE &lt;EndNote&gt;&lt;Cite&gt;&lt;Author&gt;Multhoff&lt;/Author&gt;&lt;Year&gt;2012&lt;/Year&gt;&lt;RecNum&gt;3499&lt;/RecNum&gt;&lt;DisplayText&gt;[71]&lt;/DisplayText&gt;&lt;record&gt;&lt;rec-number&gt;3499&lt;/rec-number&gt;&lt;foreign-keys&gt;&lt;key app="EN" db-id="rrddsdp2c2dsvledeaup5efyea2xzsrxe5ep" timestamp="1436429728"&gt;3499&lt;/key&gt;&lt;/foreign-keys&gt;&lt;ref-type name="Journal Article"&gt;17&lt;/ref-type&gt;&lt;contributors&gt;&lt;authors&gt;&lt;author&gt;Multhoff, G.&lt;/author&gt;&lt;author&gt;Radons, J.&lt;/author&gt;&lt;/authors&gt;&lt;/contributors&gt;&lt;auth-address&gt;Department of Radiation Oncology, Klinikum rechts der Isar, Technische Universitat Munchen Munich, Germany.&lt;/auth-address&gt;&lt;titles&gt;&lt;title&gt;Radiation, inflammation, and immune responses in cancer&lt;/title&gt;&lt;secondary-title&gt;Front Oncol&lt;/secondary-title&gt;&lt;/titles&gt;&lt;periodical&gt;&lt;full-title&gt;Front Oncol&lt;/full-title&gt;&lt;/periodical&gt;&lt;pages&gt;58&lt;/pages&gt;&lt;volume&gt;2&lt;/volume&gt;&lt;edition&gt;2012/06/08&lt;/edition&gt;&lt;keywords&gt;&lt;keyword&gt;Hif-1&lt;/keyword&gt;&lt;keyword&gt;NF-kappaB&lt;/keyword&gt;&lt;keyword&gt;Pghs-2&lt;/keyword&gt;&lt;keyword&gt;Stat-3&lt;/keyword&gt;&lt;keyword&gt;heat shock proteins&lt;/keyword&gt;&lt;keyword&gt;inflammation&lt;/keyword&gt;&lt;keyword&gt;radiation&lt;/keyword&gt;&lt;keyword&gt;radioresistance&lt;/keyword&gt;&lt;/keywords&gt;&lt;dates&gt;&lt;year&gt;2012&lt;/year&gt;&lt;/dates&gt;&lt;isbn&gt;2234-943X (Electronic)&amp;#xD;2234-943X (Linking)&lt;/isbn&gt;&lt;accession-num&gt;22675673&lt;/accession-num&gt;&lt;urls&gt;&lt;related-urls&gt;&lt;url&gt;http://www.ncbi.nlm.nih.gov/pmc/articles/PMC3366472/pdf/fonc-02-00058.pdf&lt;/url&gt;&lt;/related-urls&gt;&lt;/urls&gt;&lt;custom2&gt;PMC3366472&lt;/custom2&gt;&lt;electronic-resource-num&gt;10.3389/fonc.2012.00058&lt;/electronic-resource-num&gt;&lt;remote-database-provider&gt;NLM&lt;/remote-database-provider&gt;&lt;language&gt;eng&lt;/language&gt;&lt;/record&gt;&lt;/Cite&gt;&lt;/EndNote&gt;</w:instrText>
      </w:r>
      <w:r w:rsidRPr="00FC45B7">
        <w:fldChar w:fldCharType="separate"/>
      </w:r>
      <w:r>
        <w:rPr>
          <w:noProof/>
        </w:rPr>
        <w:t>[71]</w:t>
      </w:r>
      <w:r w:rsidRPr="00FC45B7">
        <w:fldChar w:fldCharType="end"/>
      </w:r>
      <w:r>
        <w:t>.</w:t>
      </w:r>
      <w:r w:rsidRPr="00FC45B7">
        <w:t xml:space="preserve"> </w:t>
      </w:r>
      <w:r>
        <w:t>The i</w:t>
      </w:r>
      <w:r w:rsidRPr="005F5452">
        <w:t>nflammatory changes within both tumour and surrounding parenchyma vary in timing, from transient treatment induced ‘metabolic flare’, to delayed reaction</w:t>
      </w:r>
      <w:r>
        <w:t xml:space="preserve"> and are observed </w:t>
      </w:r>
      <w:r w:rsidRPr="005F5452">
        <w:t>up to 30-40 months following treatment</w:t>
      </w:r>
      <w:r>
        <w:t xml:space="preserve"> </w:t>
      </w:r>
      <w:r w:rsidRPr="00FC45B7">
        <w:fldChar w:fldCharType="begin">
          <w:fldData xml:space="preserve">PEVuZE5vdGU+PENpdGU+PEF1dGhvcj5TdGF1ZGVyPC9BdXRob3I+PFllYXI+MjAxMzwvWWVhcj48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=
</w:fldData>
        </w:fldChar>
      </w:r>
      <w:r>
        <w:instrText xml:space="preserve"> ADDIN EN.CITE </w:instrText>
      </w:r>
      <w:r>
        <w:fldChar w:fldCharType="begin">
          <w:fldData xml:space="preserve">PEVuZE5vdGU+PENpdGU+PEF1dGhvcj5TdGF1ZGVyPC9BdXRob3I+PFllYXI+MjAxMzwvWWVhcj48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=
</w:fldData>
        </w:fldChar>
      </w:r>
      <w:r>
        <w:instrText xml:space="preserve"> ADDIN EN.CITE.DATA </w:instrText>
      </w:r>
      <w:r>
        <w:fldChar w:fldCharType="end"/>
      </w:r>
      <w:r w:rsidRPr="00FC45B7">
        <w:fldChar w:fldCharType="separate"/>
      </w:r>
      <w:r>
        <w:rPr>
          <w:noProof/>
        </w:rPr>
        <w:t>[72]</w:t>
      </w:r>
      <w:r w:rsidRPr="00FC45B7">
        <w:fldChar w:fldCharType="end"/>
      </w:r>
      <w:r w:rsidRPr="00FC45B7">
        <w:t>.</w:t>
      </w:r>
      <w:r>
        <w:t xml:space="preserve"> P</w:t>
      </w:r>
      <w:r w:rsidRPr="00E23E1A">
        <w:t xml:space="preserve">re-clinical </w:t>
      </w:r>
      <w:r>
        <w:t xml:space="preserve">data has confirmed a </w:t>
      </w:r>
      <w:r w:rsidRPr="00E23E1A">
        <w:t>high</w:t>
      </w:r>
      <w:r>
        <w:t xml:space="preserve"> metabolic activity on </w:t>
      </w:r>
      <w:r w:rsidRPr="00FC45B7">
        <w:rPr>
          <w:vertAlign w:val="superscript"/>
        </w:rPr>
        <w:t>18</w:t>
      </w:r>
      <w:r w:rsidRPr="00FC45B7">
        <w:t>FDG-PET</w:t>
      </w:r>
      <w:r>
        <w:t xml:space="preserve"> following</w:t>
      </w:r>
      <w:r w:rsidRPr="00E23E1A">
        <w:t xml:space="preserve"> radiotherapy</w:t>
      </w:r>
      <w:r>
        <w:t>,</w:t>
      </w:r>
      <w:r w:rsidRPr="00E23E1A">
        <w:t xml:space="preserve"> despite pathological complete remission</w:t>
      </w:r>
      <w:r>
        <w:t xml:space="preserve">. Within corresponding surgical specimens from this study, up to 30% of </w:t>
      </w:r>
      <w:r w:rsidRPr="00FC45B7">
        <w:rPr>
          <w:vertAlign w:val="superscript"/>
        </w:rPr>
        <w:t>18</w:t>
      </w:r>
      <w:r w:rsidRPr="00FC45B7">
        <w:t>FDG</w:t>
      </w:r>
      <w:r>
        <w:t xml:space="preserve"> uptake was </w:t>
      </w:r>
      <w:r w:rsidRPr="00E23E1A">
        <w:t>attributable to monocyte/macrophage</w:t>
      </w:r>
      <w:r>
        <w:t xml:space="preserve"> activity</w:t>
      </w:r>
      <w:r w:rsidRPr="00E23E1A">
        <w:t xml:space="preserve"> </w:t>
      </w:r>
      <w:r w:rsidRPr="00E23E1A">
        <w:fldChar w:fldCharType="begin"/>
      </w:r>
      <w:r>
        <w:instrText xml:space="preserve"> ADDIN EN.CITE &lt;EndNote&gt;&lt;Cite&gt;&lt;Author&gt;Spira&lt;/Author&gt;&lt;Year&gt;2004&lt;/Year&gt;&lt;RecNum&gt;2972&lt;/RecNum&gt;&lt;DisplayText&gt;[73]&lt;/DisplayText&gt;&lt;record&gt;&lt;rec-number&gt;2972&lt;/rec-number&gt;&lt;foreign-keys&gt;&lt;key app="EN" db-id="rrddsdp2c2dsvledeaup5efyea2xzsrxe5ep" timestamp="1421165923"&gt;2972&lt;/key&gt;&lt;/foreign-keys&gt;&lt;ref-type name="Journal Article"&gt;17&lt;/ref-type&gt;&lt;contributors&gt;&lt;authors&gt;&lt;author&gt;Spira, A.&lt;/author&gt;&lt;author&gt;Ettinger, D. S.&lt;/author&gt;&lt;/authors&gt;&lt;/contributors&gt;&lt;auth-address&gt;Sidney Kimmel Comprehensive Cancer Center at Johns Hopkins, Baltimore, MD 21231-1000, USA.&lt;/auth-address&gt;&lt;titles&gt;&lt;title&gt;Multidisciplinary management of lung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79-92&lt;/pages&gt;&lt;volume&gt;350&lt;/volume&gt;&lt;number&gt;4&lt;/number&gt;&lt;edition&gt;2004/01/23&lt;/edition&gt;&lt;keywords&gt;&lt;keyword&gt;Antineoplastic Agents/*therapeutic use&lt;/keyword&gt;&lt;keyword&gt;Carcinoma, Non-Small-Cell Lung/drug therapy/radiotherapy/surgery/*therapy&lt;/keyword&gt;&lt;keyword&gt;Carcinoma, Small Cell/drug therapy/radiotherapy/surgery/*therapy&lt;/keyword&gt;&lt;keyword&gt;Combined Modality Therapy&lt;/keyword&gt;&lt;keyword&gt;Humans&lt;/keyword&gt;&lt;keyword&gt;Lung Neoplasms/drug therapy/radiotherapy/surgery/*therapy&lt;/keyword&gt;&lt;keyword&gt;Neoplasm Staging&lt;/keyword&gt;&lt;/keywords&gt;&lt;dates&gt;&lt;year&gt;2004&lt;/year&gt;&lt;pub-dates&gt;&lt;date&gt;Jan 22&lt;/date&gt;&lt;/pub-dates&gt;&lt;/dates&gt;&lt;isbn&gt;0028-4793&lt;/isbn&gt;&lt;accession-num&gt;14736930&lt;/accession-num&gt;&lt;urls&gt;&lt;related-urls&gt;&lt;url&gt;http://www.nejm.org/doi/pdf/10.1056/NEJMra035536&lt;/url&gt;&lt;/related-urls&gt;&lt;/urls&gt;&lt;electronic-resource-num&gt;10.1056/NEJMra035536&lt;/electronic-resource-num&gt;&lt;remote-database-provider&gt;NLM&lt;/remote-database-provider&gt;&lt;language&gt;eng&lt;/language&gt;&lt;/record&gt;&lt;/Cite&gt;&lt;/EndNote&gt;</w:instrText>
      </w:r>
      <w:r w:rsidRPr="00E23E1A">
        <w:fldChar w:fldCharType="separate"/>
      </w:r>
      <w:r>
        <w:rPr>
          <w:noProof/>
        </w:rPr>
        <w:t>[73]</w:t>
      </w:r>
      <w:r w:rsidRPr="00E23E1A">
        <w:fldChar w:fldCharType="end"/>
      </w:r>
      <w:r>
        <w:t xml:space="preserve"> (figures 4 and 5)</w:t>
      </w:r>
      <w:r w:rsidRPr="00E23E1A">
        <w:t>.</w:t>
      </w:r>
      <w:r>
        <w:t xml:space="preserve"> Frequently, up to 6-12 months following treatment,</w:t>
      </w:r>
      <w:r w:rsidRPr="00FC45B7">
        <w:t xml:space="preserve"> early pneumonitis and later dense mass-like consolidation and nodularity </w:t>
      </w:r>
      <w:r>
        <w:t>impair the ability of CT based RECIST</w:t>
      </w:r>
      <w:r w:rsidRPr="00FC45B7">
        <w:t xml:space="preserve"> </w:t>
      </w:r>
      <w:r>
        <w:t>and</w:t>
      </w:r>
      <w:r w:rsidRPr="00FC45B7">
        <w:t xml:space="preserve"> </w:t>
      </w:r>
      <w:r w:rsidRPr="00FC45B7">
        <w:rPr>
          <w:vertAlign w:val="superscript"/>
        </w:rPr>
        <w:t>18</w:t>
      </w:r>
      <w:r w:rsidRPr="00FC45B7">
        <w:t>FDG-PET CT</w:t>
      </w:r>
      <w:r w:rsidRPr="00FC45B7" w:rsidDel="002B4FD0">
        <w:t xml:space="preserve"> </w:t>
      </w:r>
      <w:r w:rsidRPr="0048761E">
        <w:t xml:space="preserve">to differentiate </w:t>
      </w:r>
      <w:r>
        <w:t xml:space="preserve">residual or recurrent viable tumour from </w:t>
      </w:r>
      <w:r w:rsidRPr="0048761E">
        <w:t>tr</w:t>
      </w:r>
      <w:r w:rsidRPr="00F11B21">
        <w:t>eatment related inflammation</w:t>
      </w:r>
      <w:r>
        <w:t>, ‘pseudoprogression’ or</w:t>
      </w:r>
      <w:r w:rsidRPr="00FC45B7">
        <w:t xml:space="preserve"> evolving fibrosis</w:t>
      </w:r>
      <w:r>
        <w:t>,</w:t>
      </w:r>
      <w:r w:rsidRPr="00FC45B7">
        <w:t xml:space="preserve"> </w:t>
      </w:r>
      <w:r>
        <w:t>especially following stereotactic radiotherapy</w:t>
      </w:r>
      <w:r w:rsidRPr="00FC45B7">
        <w:t xml:space="preserve"> </w:t>
      </w:r>
      <w:r>
        <w:t xml:space="preserve">(figure 5) </w:t>
      </w:r>
      <w:r w:rsidRPr="00FC45B7">
        <w:fldChar w:fldCharType="begin">
          <w:fldData xml:space="preserve">PEVuZE5vdGU+PENpdGU+PEF1dGhvcj5IdWFuZzwvQXV0aG9yPjxZZWFyPjIwMTI8L1llYXI+PFJl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</w:fldData>
        </w:fldChar>
      </w:r>
      <w:r>
        <w:instrText xml:space="preserve"> ADDIN EN.CITE </w:instrText>
      </w:r>
      <w:r>
        <w:fldChar w:fldCharType="begin">
          <w:fldData xml:space="preserve">PEVuZE5vdGU+PENpdGU+PEF1dGhvcj5IdWFuZzwvQXV0aG9yPjxZZWFyPjIwMTI8L1llYXI+PFJl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</w:fldData>
        </w:fldChar>
      </w:r>
      <w:r>
        <w:instrText xml:space="preserve"> ADDIN EN.CITE.DATA </w:instrText>
      </w:r>
      <w:r>
        <w:fldChar w:fldCharType="end"/>
      </w:r>
      <w:r w:rsidRPr="00FC45B7">
        <w:fldChar w:fldCharType="separate"/>
      </w:r>
      <w:r>
        <w:rPr>
          <w:noProof/>
        </w:rPr>
        <w:t>[15, 70, 72, 74, 75]</w:t>
      </w:r>
      <w:r w:rsidRPr="00FC45B7">
        <w:fldChar w:fldCharType="end"/>
      </w:r>
      <w:r>
        <w:t>.</w:t>
      </w:r>
    </w:p>
    <w:p w:rsidR="00013EE3" w:rsidRDefault="00013EE3" w:rsidP="00013EE3">
      <w:pPr>
        <w:spacing w:line="480" w:lineRule="auto"/>
        <w:ind w:left="-300" w:right="-260"/>
        <w:jc w:val="both"/>
      </w:pPr>
      <w:r>
        <w:t xml:space="preserve">Early clinical and recent preclinical reports assessing DW-MRI suggest that ADC may mitigate the confounding effects of inflammation on response evaluation seen for both CT and </w:t>
      </w:r>
      <w:r w:rsidRPr="00FC45B7">
        <w:rPr>
          <w:vertAlign w:val="superscript"/>
        </w:rPr>
        <w:t>18</w:t>
      </w:r>
      <w:r w:rsidRPr="00FC45B7">
        <w:t>FDG-PET CT</w:t>
      </w:r>
      <w:r>
        <w:t xml:space="preserve"> following </w:t>
      </w:r>
      <w:r w:rsidRPr="00FC45B7">
        <w:rPr>
          <w:highlight w:val="white"/>
        </w:rPr>
        <w:t xml:space="preserve">radiotherapy </w:t>
      </w:r>
      <w:r>
        <w:rPr>
          <w:highlight w:val="white"/>
        </w:rPr>
        <w:t>(</w:t>
      </w:r>
      <w:r w:rsidRPr="00FC45B7">
        <w:rPr>
          <w:highlight w:val="white"/>
        </w:rPr>
        <w:t>and immunotherapy</w:t>
      </w:r>
      <w:r>
        <w:rPr>
          <w:highlight w:val="white"/>
        </w:rPr>
        <w:t xml:space="preserve">; see later) </w:t>
      </w:r>
      <w:r w:rsidRPr="00FC45B7">
        <w:rPr>
          <w:highlight w:val="white"/>
        </w:rPr>
        <w:fldChar w:fldCharType="begin">
          <w:fldData xml:space="preserve">PEVuZE5vdGU+PENpdGU+PEF1dGhvcj5Xb2xjaG9rPC9BdXRob3I+PFllYXI+MjAwOTwvWWVhcj48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NzQxMi0yMDwvcGFnZXM+PHZvbHVtZT4xNTwvdm9sdW1lPjxudW1i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</w:fldData>
        </w:fldChar>
      </w:r>
      <w:r>
        <w:rPr>
          <w:highlight w:val="white"/>
        </w:rPr>
        <w:instrText xml:space="preserve"> ADDIN EN.CITE </w:instrText>
      </w:r>
      <w:r>
        <w:rPr>
          <w:highlight w:val="white"/>
        </w:rPr>
        <w:fldChar w:fldCharType="begin">
          <w:fldData xml:space="preserve">PEVuZE5vdGU+PENpdGU+PEF1dGhvcj5Xb2xjaG9rPC9BdXRob3I+PFllYXI+MjAwOTwvWWVhcj48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NzQxMi0yMDwvcGFnZXM+PHZvbHVtZT4xNTwvdm9sdW1lPjxudW1i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</w:fldData>
        </w:fldChar>
      </w:r>
      <w:r>
        <w:rPr>
          <w:highlight w:val="white"/>
        </w:rPr>
        <w:instrText xml:space="preserve"> ADDIN EN.CITE.DATA </w:instrText>
      </w:r>
      <w:r>
        <w:rPr>
          <w:highlight w:val="white"/>
        </w:rPr>
      </w:r>
      <w:r>
        <w:rPr>
          <w:highlight w:val="white"/>
        </w:rPr>
        <w:fldChar w:fldCharType="end"/>
      </w:r>
      <w:r w:rsidRPr="00FC45B7">
        <w:rPr>
          <w:highlight w:val="white"/>
        </w:rPr>
      </w:r>
      <w:r w:rsidRPr="00FC45B7">
        <w:rPr>
          <w:highlight w:val="white"/>
        </w:rPr>
        <w:fldChar w:fldCharType="separate"/>
      </w:r>
      <w:r>
        <w:rPr>
          <w:noProof/>
          <w:highlight w:val="white"/>
        </w:rPr>
        <w:t>[5, 10, 15]</w:t>
      </w:r>
      <w:r w:rsidRPr="00FC45B7">
        <w:rPr>
          <w:highlight w:val="white"/>
        </w:rPr>
        <w:fldChar w:fldCharType="end"/>
      </w:r>
      <w:r>
        <w:t>.  P</w:t>
      </w:r>
      <w:r w:rsidRPr="00FC45B7">
        <w:rPr>
          <w:highlight w:val="white"/>
        </w:rPr>
        <w:t>reclinical data on a rodent model of gliosarcoma treated with 1,3-bis(2-chloroethyl)-1-</w:t>
      </w:r>
      <w:r w:rsidRPr="00FC45B7">
        <w:rPr>
          <w:highlight w:val="white"/>
        </w:rPr>
        <w:lastRenderedPageBreak/>
        <w:t>nitrosourea in ethanol (BCNU), a regimen that promotes tumo</w:t>
      </w:r>
      <w:r>
        <w:rPr>
          <w:highlight w:val="white"/>
        </w:rPr>
        <w:t>u</w:t>
      </w:r>
      <w:r w:rsidRPr="00FC45B7">
        <w:rPr>
          <w:highlight w:val="white"/>
        </w:rPr>
        <w:t xml:space="preserve">ral inflammatory infiltration, confirmed that although response evaluation with </w:t>
      </w:r>
      <w:r w:rsidRPr="00FC45B7">
        <w:rPr>
          <w:vertAlign w:val="superscript"/>
        </w:rPr>
        <w:t>18</w:t>
      </w:r>
      <w:r w:rsidRPr="0048761E">
        <w:t>FDG-PET CT</w:t>
      </w:r>
      <w:r w:rsidRPr="0048761E" w:rsidDel="00646470">
        <w:rPr>
          <w:highlight w:val="white"/>
        </w:rPr>
        <w:t xml:space="preserve"> </w:t>
      </w:r>
      <w:r>
        <w:rPr>
          <w:highlight w:val="white"/>
        </w:rPr>
        <w:t>is</w:t>
      </w:r>
      <w:r w:rsidRPr="00E23E1A">
        <w:rPr>
          <w:highlight w:val="white"/>
        </w:rPr>
        <w:t xml:space="preserve"> confounded by inflammatory u</w:t>
      </w:r>
      <w:r>
        <w:rPr>
          <w:highlight w:val="white"/>
        </w:rPr>
        <w:t xml:space="preserve">ptake, ADC </w:t>
      </w:r>
      <w:r w:rsidRPr="00E23E1A">
        <w:rPr>
          <w:highlight w:val="white"/>
        </w:rPr>
        <w:t>increase</w:t>
      </w:r>
      <w:r>
        <w:rPr>
          <w:highlight w:val="white"/>
        </w:rPr>
        <w:t>s</w:t>
      </w:r>
      <w:r w:rsidRPr="00E23E1A">
        <w:rPr>
          <w:highlight w:val="white"/>
        </w:rPr>
        <w:t xml:space="preserve"> </w:t>
      </w:r>
      <w:r>
        <w:rPr>
          <w:highlight w:val="white"/>
        </w:rPr>
        <w:t>with</w:t>
      </w:r>
      <w:r w:rsidRPr="00E23E1A">
        <w:rPr>
          <w:highlight w:val="white"/>
        </w:rPr>
        <w:t xml:space="preserve"> pathological response. This is likely due to increased</w:t>
      </w:r>
      <w:r>
        <w:rPr>
          <w:highlight w:val="white"/>
        </w:rPr>
        <w:t xml:space="preserve"> tissue diffusivity</w:t>
      </w:r>
      <w:r w:rsidRPr="00E23E1A">
        <w:rPr>
          <w:highlight w:val="white"/>
        </w:rPr>
        <w:t xml:space="preserve"> from </w:t>
      </w:r>
      <w:r>
        <w:rPr>
          <w:highlight w:val="white"/>
        </w:rPr>
        <w:t xml:space="preserve">a </w:t>
      </w:r>
      <w:r w:rsidRPr="00E23E1A">
        <w:rPr>
          <w:highlight w:val="white"/>
        </w:rPr>
        <w:t>combination of anti</w:t>
      </w:r>
      <w:r>
        <w:rPr>
          <w:highlight w:val="white"/>
        </w:rPr>
        <w:t>-</w:t>
      </w:r>
      <w:r w:rsidRPr="00E23E1A">
        <w:rPr>
          <w:highlight w:val="white"/>
        </w:rPr>
        <w:t xml:space="preserve">tumoral activity and inflammatory oedema </w:t>
      </w:r>
      <w:r w:rsidRPr="00FC45B7">
        <w:rPr>
          <w:highlight w:val="white"/>
        </w:rPr>
        <w:fldChar w:fldCharType="begin">
          <w:fldData xml:space="preserve">PEVuZE5vdGU+PENpdGU+PEF1dGhvcj5HYWxiYW48L0F1dGhvcj48WWVhcj4yMDEwPC9ZZWFyPjxS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E1NDItNTI8L3BhZ2VzPjx2b2x1bWU+MTY8L3ZvbHVtZT48bnVt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</w:fldData>
        </w:fldChar>
      </w:r>
      <w:r>
        <w:rPr>
          <w:highlight w:val="white"/>
        </w:rPr>
        <w:instrText xml:space="preserve"> ADDIN EN.CITE </w:instrText>
      </w:r>
      <w:r>
        <w:rPr>
          <w:highlight w:val="white"/>
        </w:rPr>
        <w:fldChar w:fldCharType="begin">
          <w:fldData xml:space="preserve">PEVuZE5vdGU+PENpdGU+PEF1dGhvcj5HYWxiYW48L0F1dGhvcj48WWVhcj4yMDEwPC9ZZWFyPjxS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E1NDItNTI8L3BhZ2VzPjx2b2x1bWU+MTY8L3ZvbHVtZT48bnVt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</w:fldData>
        </w:fldChar>
      </w:r>
      <w:r>
        <w:rPr>
          <w:highlight w:val="white"/>
        </w:rPr>
        <w:instrText xml:space="preserve"> ADDIN EN.CITE.DATA </w:instrText>
      </w:r>
      <w:r>
        <w:rPr>
          <w:highlight w:val="white"/>
        </w:rPr>
      </w:r>
      <w:r>
        <w:rPr>
          <w:highlight w:val="white"/>
        </w:rPr>
        <w:fldChar w:fldCharType="end"/>
      </w:r>
      <w:r w:rsidRPr="00FC45B7">
        <w:rPr>
          <w:highlight w:val="white"/>
        </w:rPr>
      </w:r>
      <w:r w:rsidRPr="00FC45B7">
        <w:rPr>
          <w:highlight w:val="white"/>
        </w:rPr>
        <w:fldChar w:fldCharType="separate"/>
      </w:r>
      <w:r>
        <w:rPr>
          <w:noProof/>
          <w:highlight w:val="white"/>
        </w:rPr>
        <w:t>[76]</w:t>
      </w:r>
      <w:r w:rsidRPr="00FC45B7">
        <w:rPr>
          <w:highlight w:val="white"/>
        </w:rPr>
        <w:fldChar w:fldCharType="end"/>
      </w:r>
      <w:r w:rsidRPr="00FC45B7">
        <w:rPr>
          <w:highlight w:val="white"/>
        </w:rPr>
        <w:t xml:space="preserve">. </w:t>
      </w:r>
      <w:r>
        <w:t xml:space="preserve">In the clinical setting, </w:t>
      </w:r>
      <w:r>
        <w:rPr>
          <w:highlight w:val="white"/>
        </w:rPr>
        <w:t>ADC is able</w:t>
      </w:r>
      <w:r w:rsidRPr="00FC45B7">
        <w:rPr>
          <w:highlight w:val="white"/>
        </w:rPr>
        <w:t xml:space="preserve"> </w:t>
      </w:r>
      <w:r>
        <w:rPr>
          <w:highlight w:val="white"/>
        </w:rPr>
        <w:t xml:space="preserve">to </w:t>
      </w:r>
      <w:r w:rsidRPr="00FC45B7">
        <w:rPr>
          <w:highlight w:val="white"/>
        </w:rPr>
        <w:t>distinguish between viable lung cancer and both focal inflammatory lesions and pu</w:t>
      </w:r>
      <w:r w:rsidRPr="0048761E">
        <w:rPr>
          <w:highlight w:val="white"/>
        </w:rPr>
        <w:t xml:space="preserve">lmonary collapse/consolidation </w:t>
      </w:r>
      <w:r w:rsidRPr="00FC45B7">
        <w:fldChar w:fldCharType="begin">
          <w:fldData xml:space="preserve">PEVuZE5vdGU+PENpdGU+PEF1dGhvcj5RaTwvQXV0aG9yPjxZZWFyPjIwMDk8L1llYXI+PFJlY051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</w:fldData>
        </w:fldChar>
      </w:r>
      <w:r>
        <w:instrText xml:space="preserve"> ADDIN EN.CITE </w:instrText>
      </w:r>
      <w:r>
        <w:fldChar w:fldCharType="begin">
          <w:fldData xml:space="preserve">PEVuZE5vdGU+PENpdGU+PEF1dGhvcj5RaTwvQXV0aG9yPjxZZWFyPjIwMDk8L1llYXI+PFJlY051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</w:fldData>
        </w:fldChar>
      </w:r>
      <w:r>
        <w:instrText xml:space="preserve"> ADDIN EN.CITE.DATA </w:instrText>
      </w:r>
      <w:r>
        <w:fldChar w:fldCharType="end"/>
      </w:r>
      <w:r w:rsidRPr="00FC45B7">
        <w:fldChar w:fldCharType="separate"/>
      </w:r>
      <w:r>
        <w:rPr>
          <w:noProof/>
        </w:rPr>
        <w:t>[77-79]</w:t>
      </w:r>
      <w:r w:rsidRPr="00FC45B7">
        <w:fldChar w:fldCharType="end"/>
      </w:r>
      <w:r>
        <w:t xml:space="preserve"> and has been reported to be</w:t>
      </w:r>
      <w:r w:rsidRPr="00FC45B7">
        <w:t xml:space="preserve"> superior </w:t>
      </w:r>
      <w:r>
        <w:t>to</w:t>
      </w:r>
      <w:r w:rsidRPr="00FC45B7">
        <w:t xml:space="preserve"> </w:t>
      </w:r>
      <w:r w:rsidRPr="00FC45B7">
        <w:rPr>
          <w:vertAlign w:val="superscript"/>
        </w:rPr>
        <w:t>18</w:t>
      </w:r>
      <w:r w:rsidRPr="00FC45B7">
        <w:t>FDG-PET CT</w:t>
      </w:r>
      <w:r w:rsidRPr="00FC45B7" w:rsidDel="00646470">
        <w:t xml:space="preserve"> </w:t>
      </w:r>
      <w:r>
        <w:t>as a baseline predictor of treatment response to chemoradio</w:t>
      </w:r>
      <w:r w:rsidRPr="0048761E">
        <w:t>therapy</w:t>
      </w:r>
      <w:r>
        <w:t xml:space="preserve"> in NSCLC </w:t>
      </w:r>
      <w:r w:rsidRPr="00FC45B7">
        <w:fldChar w:fldCharType="begin">
          <w:fldData xml:space="preserve">PEVuZE5vdGU+PENpdGU+PEF1dGhvcj5PaG5vPC9BdXRob3I+PFllYXI+MjAxMjwvWWVhcj48UmVj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</w:fldData>
        </w:fldChar>
      </w:r>
      <w:r>
        <w:instrText xml:space="preserve"> ADDIN EN.CITE </w:instrText>
      </w:r>
      <w:r>
        <w:fldChar w:fldCharType="begin">
          <w:fldData xml:space="preserve">PEVuZE5vdGU+PENpdGU+PEF1dGhvcj5PaG5vPC9BdXRob3I+PFllYXI+MjAxMjwvWWVhcj48UmVj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</w:fldData>
        </w:fldChar>
      </w:r>
      <w:r>
        <w:instrText xml:space="preserve"> ADDIN EN.CITE.DATA </w:instrText>
      </w:r>
      <w:r>
        <w:fldChar w:fldCharType="end"/>
      </w:r>
      <w:r w:rsidRPr="00FC45B7">
        <w:fldChar w:fldCharType="separate"/>
      </w:r>
      <w:r>
        <w:rPr>
          <w:noProof/>
        </w:rPr>
        <w:t>[80]</w:t>
      </w:r>
      <w:r w:rsidRPr="00FC45B7">
        <w:fldChar w:fldCharType="end"/>
      </w:r>
      <w:r>
        <w:t xml:space="preserve">, although prospective multicentre data assessing ADC in this setting is pending. </w:t>
      </w:r>
    </w:p>
    <w:p w:rsidR="00013EE3" w:rsidRPr="009C5669" w:rsidRDefault="00013EE3" w:rsidP="00013EE3">
      <w:pPr>
        <w:spacing w:line="480" w:lineRule="auto"/>
        <w:ind w:left="-300" w:right="-260"/>
        <w:jc w:val="both"/>
      </w:pPr>
      <w:r>
        <w:t xml:space="preserve">With a view to minimising radiation damage to healthy lung, </w:t>
      </w:r>
      <w:r>
        <w:rPr>
          <w:vertAlign w:val="superscript"/>
        </w:rPr>
        <w:t>18</w:t>
      </w:r>
      <w:r>
        <w:t xml:space="preserve">FDG-PET CT uptake in lung parenchyma before radiotherapy is associated with higher risk of developing radiation induced lung toxicity in NSCLC, so that these areas should be spared high doses of ionising radiation during treatment planning </w:t>
      </w:r>
      <w:r>
        <w:fldChar w:fldCharType="begin">
          <w:fldData xml:space="preserve">PEVuZE5vdGU+PENpdGU+PEF1dGhvcj5QZXRpdDwvQXV0aG9yPjxZZWFyPjIwMTE8L1llYXI+PFJl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</w:fldData>
        </w:fldChar>
      </w:r>
      <w:r>
        <w:instrText xml:space="preserve"> ADDIN EN.CITE </w:instrText>
      </w:r>
      <w:r>
        <w:fldChar w:fldCharType="begin">
          <w:fldData xml:space="preserve">PEVuZE5vdGU+PENpdGU+PEF1dGhvcj5QZXRpdDwvQXV0aG9yPjxZZWFyPjIwMTE8L1llYXI+PFJl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</w:fldData>
        </w:fldChar>
      </w:r>
      <w:r>
        <w:instrText xml:space="preserve"> ADDIN EN.CITE.DATA </w:instrText>
      </w:r>
      <w:r>
        <w:fldChar w:fldCharType="end"/>
      </w:r>
      <w:r>
        <w:fldChar w:fldCharType="separate"/>
      </w:r>
      <w:r>
        <w:rPr>
          <w:noProof/>
        </w:rPr>
        <w:t>[81]</w:t>
      </w:r>
      <w:r>
        <w:fldChar w:fldCharType="end"/>
      </w:r>
      <w:r>
        <w:t>. In addition, imaging 3 months after completion of curative radiotherapy, our</w:t>
      </w:r>
      <w:r w:rsidRPr="00E23E1A">
        <w:t xml:space="preserve"> preliminary data suggests that UTE</w:t>
      </w:r>
      <w:r>
        <w:t>-MRI</w:t>
      </w:r>
      <w:r w:rsidRPr="00E23E1A">
        <w:t xml:space="preserve"> derived T2* differentiates between pneumon</w:t>
      </w:r>
      <w:r>
        <w:t>itis and evolving fibrosis</w:t>
      </w:r>
      <w:r w:rsidRPr="00E23E1A">
        <w:t xml:space="preserve">, </w:t>
      </w:r>
      <w:r>
        <w:t xml:space="preserve">at a time </w:t>
      </w:r>
      <w:r w:rsidRPr="00E23E1A">
        <w:t xml:space="preserve">when features on CT are non-specific. The potential for this to direct treatment aimed at mitigating fibrosis remains to be evaluated </w:t>
      </w:r>
      <w:r w:rsidRPr="00E23E1A">
        <w:fldChar w:fldCharType="begin"/>
      </w:r>
      <w:r>
        <w:instrText xml:space="preserve"> ADDIN EN.CITE &lt;EndNote&gt;&lt;Cite&gt;&lt;Author&gt;Weller A&lt;/Author&gt;&lt;Year&gt;2015&lt;/Year&gt;&lt;RecNum&gt;3526&lt;/RecNum&gt;&lt;DisplayText&gt;[65]&lt;/DisplayText&gt;&lt;record&gt;&lt;rec-number&gt;3526&lt;/rec-number&gt;&lt;foreign-keys&gt;&lt;key app="EN" db-id="rrddsdp2c2dsvledeaup5efyea2xzsrxe5ep" timestamp="1436968077"&gt;3526&lt;/key&gt;&lt;/foreign-keys&gt;&lt;ref-type name="Journal Article"&gt;17&lt;/ref-type&gt;&lt;contributors&gt;&lt;authors&gt;&lt;author&gt;Weller A, Giles SL, Morgan  VA. Higgins DM, de-Souza NM, Ahmed M&lt;/author&gt;&lt;/authors&gt;&lt;/contributors&gt;&lt;titles&gt;&lt;title&gt;3D Ultrashort TE (UTE) MRI repeatability within the thorax and its application to pulmonary fibrosis&lt;/title&gt;&lt;secondary-title&gt;International Society for Magnetic Resonance in Medicine 23rd Annual Meeting&lt;/secondary-title&gt;&lt;/titles&gt;&lt;periodical&gt;&lt;full-title&gt;International Society for Magnetic Resonance in Medicine 23rd Annual Meeting&lt;/full-title&gt;&lt;/periodical&gt;&lt;dates&gt;&lt;year&gt;2015&lt;/year&gt;&lt;/dates&gt;&lt;urls&gt;&lt;/urls&gt;&lt;/record&gt;&lt;/Cite&gt;&lt;/EndNote&gt;</w:instrText>
      </w:r>
      <w:r w:rsidRPr="00E23E1A">
        <w:fldChar w:fldCharType="separate"/>
      </w:r>
      <w:r>
        <w:rPr>
          <w:noProof/>
        </w:rPr>
        <w:t>[65]</w:t>
      </w:r>
      <w:r w:rsidRPr="00E23E1A">
        <w:fldChar w:fldCharType="end"/>
      </w:r>
      <w:r w:rsidRPr="00E23E1A">
        <w:t>.</w:t>
      </w:r>
      <w:r>
        <w:t xml:space="preserve"> </w:t>
      </w:r>
    </w:p>
    <w:p w:rsidR="00013EE3" w:rsidRDefault="00013EE3" w:rsidP="00013EE3">
      <w:pPr>
        <w:spacing w:line="480" w:lineRule="auto"/>
        <w:ind w:left="-310" w:right="-260"/>
        <w:jc w:val="both"/>
      </w:pPr>
    </w:p>
    <w:p w:rsidR="00013EE3" w:rsidRDefault="00013EE3" w:rsidP="00013EE3">
      <w:pPr>
        <w:spacing w:line="480" w:lineRule="auto"/>
        <w:ind w:left="-310" w:right="-260"/>
        <w:jc w:val="both"/>
      </w:pPr>
      <w:r w:rsidRPr="005F5452">
        <w:rPr>
          <w:i/>
        </w:rPr>
        <w:t>2. Chemotherapy</w:t>
      </w:r>
      <w:r w:rsidRPr="00FC45B7">
        <w:t xml:space="preserve">: </w:t>
      </w:r>
      <w:r>
        <w:t>RECIST measurements at the end of cytotoxic chemotherapy provide not only response assessment but are also a discriminator for survival</w:t>
      </w:r>
      <w:r w:rsidRPr="00FC45B7">
        <w:t xml:space="preserve"> </w:t>
      </w:r>
      <w:r w:rsidRPr="00FC45B7">
        <w:fldChar w:fldCharType="begin"/>
      </w:r>
      <w:r>
        <w:instrText xml:space="preserve"> ADDIN EN.CITE &lt;EndNote&gt;&lt;Cite&gt;&lt;Author&gt;Korn&lt;/Author&gt;&lt;Year&gt;2001&lt;/Year&gt;&lt;RecNum&gt;3503&lt;/RecNum&gt;&lt;DisplayText&gt;[82]&lt;/DisplayText&gt;&lt;record&gt;&lt;rec-number&gt;3503&lt;/rec-number&gt;&lt;foreign-keys&gt;&lt;key app="EN" db-id="rrddsdp2c2dsvledeaup5efyea2xzsrxe5ep" timestamp="1436432626"&gt;3503&lt;/key&gt;&lt;/foreign-keys&gt;&lt;ref-type name="Journal Article"&gt;17&lt;/ref-type&gt;&lt;contributors&gt;&lt;authors&gt;&lt;author&gt;Korn, E. L.&lt;/author&gt;&lt;author&gt;Arbuck, S. G.&lt;/author&gt;&lt;author&gt;Pluda, J. M.&lt;/author&gt;&lt;author&gt;Simon, R.&lt;/author&gt;&lt;author&gt;Kaplan, R. S.&lt;/author&gt;&lt;author&gt;Christian, M. C.&lt;/author&gt;&lt;/authors&gt;&lt;/contributors&gt;&lt;auth-address&gt;Cancer Therapy Evaluation Program, Division of Cancer Treatment and Diagnosis, National Cancer Institute, Bethesda, MD 20892, USA. korne@ctep.nci.nih.gov&lt;/auth-address&gt;&lt;titles&gt;&lt;title&gt;Clinical trial designs for cytostatic agents: are new approaches needed?&lt;/title&gt;&lt;secondary-title&gt;J Clin Oncol&lt;/secondary-title&gt;&lt;/titles&gt;&lt;periodical&gt;&lt;full-title&gt;J Clin Oncol&lt;/full-title&gt;&lt;abbr-1&gt;Journal of clinical oncology : official journal of the American Society of Clinical Oncology&lt;/abbr-1&gt;&lt;/periodical&gt;&lt;pages&gt;265-72&lt;/pages&gt;&lt;volume&gt;19&lt;/volume&gt;&lt;number&gt;1&lt;/number&gt;&lt;edition&gt;2001/01/03&lt;/edition&gt;&lt;keywords&gt;&lt;keyword&gt;Antineoplastic Agents&lt;/keyword&gt;&lt;keyword&gt;Clinical Trials, Phase I as Topic&lt;/keyword&gt;&lt;keyword&gt;Clinical Trials, Phase II as Topic&lt;/keyword&gt;&lt;keyword&gt;Drug Evaluation/ methods&lt;/keyword&gt;&lt;keyword&gt;Humans&lt;/keyword&gt;&lt;keyword&gt;Research Design&lt;/keyword&gt;&lt;keyword&gt;Sample Size&lt;/keyword&gt;&lt;/keywords&gt;&lt;dates&gt;&lt;year&gt;2001&lt;/year&gt;&lt;pub-dates&gt;&lt;date&gt;Jan 1&lt;/date&gt;&lt;/pub-dates&gt;&lt;/dates&gt;&lt;isbn&gt;0732-183X (Print)&amp;#xD;0732-183X (Linking)&lt;/isbn&gt;&lt;accession-num&gt;11134222&lt;/accession-num&gt;&lt;urls&gt;&lt;related-urls&gt;&lt;url&gt;http://jco.ascopubs.org/content/19/1/265.full.pdf&lt;/url&gt;&lt;/related-urls&gt;&lt;/urls&gt;&lt;remote-database-provider&gt;NLM&lt;/remote-database-provider&gt;&lt;language&gt;eng&lt;/language&gt;&lt;/record&gt;&lt;/Cite&gt;&lt;/EndNote&gt;</w:instrText>
      </w:r>
      <w:r w:rsidRPr="00FC45B7">
        <w:fldChar w:fldCharType="separate"/>
      </w:r>
      <w:r>
        <w:rPr>
          <w:noProof/>
        </w:rPr>
        <w:t>[82]</w:t>
      </w:r>
      <w:r w:rsidRPr="00FC45B7">
        <w:fldChar w:fldCharType="end"/>
      </w:r>
      <w:r w:rsidRPr="00FC45B7">
        <w:t xml:space="preserve">. </w:t>
      </w:r>
      <w:r>
        <w:t>M</w:t>
      </w:r>
      <w:r w:rsidRPr="00FC45B7">
        <w:t xml:space="preserve">ultiple </w:t>
      </w:r>
      <w:r w:rsidRPr="00E23E1A">
        <w:t xml:space="preserve">retrospective and prospective studies have </w:t>
      </w:r>
      <w:r>
        <w:t xml:space="preserve">however </w:t>
      </w:r>
      <w:r w:rsidRPr="00E23E1A">
        <w:t xml:space="preserve">reported reduction in </w:t>
      </w:r>
      <w:r w:rsidRPr="00E23E1A">
        <w:rPr>
          <w:vertAlign w:val="superscript"/>
        </w:rPr>
        <w:t>18</w:t>
      </w:r>
      <w:r w:rsidRPr="00E23E1A">
        <w:t>FDG uptake earlier</w:t>
      </w:r>
      <w:r>
        <w:t xml:space="preserve"> following treatment</w:t>
      </w:r>
      <w:r w:rsidRPr="00E23E1A">
        <w:t xml:space="preserve"> than any size re</w:t>
      </w:r>
      <w:r>
        <w:t>duction on CT and in</w:t>
      </w:r>
      <w:r w:rsidRPr="00E23E1A">
        <w:t xml:space="preserve"> many cases, early metabolic response on </w:t>
      </w:r>
      <w:r w:rsidRPr="00E23E1A">
        <w:rPr>
          <w:vertAlign w:val="superscript"/>
        </w:rPr>
        <w:t>18</w:t>
      </w:r>
      <w:r w:rsidRPr="00E23E1A">
        <w:t>FDG-PET CT</w:t>
      </w:r>
      <w:r w:rsidRPr="00E23E1A" w:rsidDel="00A2457D">
        <w:t xml:space="preserve"> </w:t>
      </w:r>
      <w:r w:rsidRPr="00E23E1A">
        <w:t xml:space="preserve">also shows better correlation with survival measures than </w:t>
      </w:r>
      <w:r>
        <w:t xml:space="preserve">later </w:t>
      </w:r>
      <w:r w:rsidRPr="00E23E1A">
        <w:t xml:space="preserve">RECIST assessment </w:t>
      </w:r>
      <w:r w:rsidRPr="00E23E1A">
        <w:fldChar w:fldCharType="begin">
          <w:fldData xml:space="preserve">PEVuZE5vdGU+PENpdGU+PEF1dGhvcj5XZWJlcjwvQXV0aG9yPjxZZWFyPjIwMDM8L1llYXI+PFJl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NjUxLTc8L3BhZ2VzPjx2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</w:fldData>
        </w:fldChar>
      </w:r>
      <w:r>
        <w:instrText xml:space="preserve"> ADDIN EN.CITE </w:instrText>
      </w:r>
      <w:r>
        <w:fldChar w:fldCharType="begin">
          <w:fldData xml:space="preserve">PEVuZE5vdGU+PENpdGU+PEF1dGhvcj5XZWJlcjwvQXV0aG9yPjxZZWFyPjIwMDM8L1llYXI+PFJl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yNjUxLTc8L3BhZ2VzPjx2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</w:fldData>
        </w:fldChar>
      </w:r>
      <w:r>
        <w:instrText xml:space="preserve"> ADDIN EN.CITE.DATA </w:instrText>
      </w:r>
      <w:r>
        <w:fldChar w:fldCharType="end"/>
      </w:r>
      <w:r w:rsidRPr="00E23E1A">
        <w:fldChar w:fldCharType="separate"/>
      </w:r>
      <w:r>
        <w:rPr>
          <w:noProof/>
        </w:rPr>
        <w:t>[39, 83, 84]</w:t>
      </w:r>
      <w:r w:rsidRPr="00E23E1A">
        <w:fldChar w:fldCharType="end"/>
      </w:r>
      <w:r w:rsidRPr="00E23E1A">
        <w:t xml:space="preserve">. </w:t>
      </w:r>
      <w:r>
        <w:t xml:space="preserve">The optimal timing of metabolic response evaluation is subject to </w:t>
      </w:r>
      <w:r>
        <w:lastRenderedPageBreak/>
        <w:t xml:space="preserve">debate, since the rate at which </w:t>
      </w:r>
      <w:r w:rsidRPr="00E23E1A">
        <w:rPr>
          <w:vertAlign w:val="superscript"/>
        </w:rPr>
        <w:t>18</w:t>
      </w:r>
      <w:r w:rsidRPr="00E23E1A">
        <w:t>FDG uptake</w:t>
      </w:r>
      <w:r>
        <w:t xml:space="preserve"> falls after chemotherapy initiation varies between patients and treatment regimens, depending</w:t>
      </w:r>
      <w:r w:rsidRPr="00E23E1A">
        <w:t xml:space="preserve"> upon initial avidity of the tumour, frequency of chemotherapy cycles and proportion of cell kill per cycle of therapy </w:t>
      </w:r>
      <w:r w:rsidRPr="00E23E1A">
        <w:fldChar w:fldCharType="begin">
          <w:fldData xml:space="preserve">PEVuZE5vdGU+PENpdGU+PEF1dGhvcj5XYWhsPC9BdXRob3I+PFllYXI+MjAwOTwvWWVhcj48UmVj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MjJTLTUwUzwv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</w:fldData>
        </w:fldChar>
      </w:r>
      <w:r>
        <w:instrText xml:space="preserve"> ADDIN EN.CITE </w:instrText>
      </w:r>
      <w:r>
        <w:fldChar w:fldCharType="begin">
          <w:fldData xml:space="preserve">PEVuZE5vdGU+PENpdGU+PEF1dGhvcj5XYWhsPC9BdXRob3I+PFllYXI+MjAwOTwvWWVhcj48UmVj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</w:fldData>
        </w:fldChar>
      </w:r>
      <w:r>
        <w:instrText xml:space="preserve"> ADDIN EN.CITE.DATA </w:instrText>
      </w:r>
      <w:r>
        <w:fldChar w:fldCharType="end"/>
      </w:r>
      <w:r w:rsidRPr="00E23E1A">
        <w:fldChar w:fldCharType="separate"/>
      </w:r>
      <w:r>
        <w:rPr>
          <w:noProof/>
        </w:rPr>
        <w:t>[10]</w:t>
      </w:r>
      <w:r w:rsidRPr="00E23E1A">
        <w:fldChar w:fldCharType="end"/>
      </w:r>
      <w:r>
        <w:t xml:space="preserve">. Despite reports of measurable </w:t>
      </w:r>
      <w:r w:rsidRPr="00E23E1A">
        <w:rPr>
          <w:vertAlign w:val="superscript"/>
        </w:rPr>
        <w:t>18</w:t>
      </w:r>
      <w:r w:rsidRPr="00E23E1A">
        <w:t xml:space="preserve">FDG-PET </w:t>
      </w:r>
      <w:r>
        <w:t>treatment effect providing</w:t>
      </w:r>
      <w:r w:rsidRPr="00E23E1A">
        <w:t xml:space="preserve"> prognostic information as early as 48 hours after treatment initiation </w:t>
      </w:r>
      <w:r w:rsidRPr="00E23E1A">
        <w:fldChar w:fldCharType="begin">
          <w:fldData xml:space="preserve">PEVuZE5vdGU+PENpdGU+PEF1dGhvcj5TdGVmYW5vPC9BdXRob3I+PFllYXI+MjAxNDwvWWVhcj48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</w:fldData>
        </w:fldChar>
      </w:r>
      <w:r>
        <w:instrText xml:space="preserve"> ADDIN EN.CITE </w:instrText>
      </w:r>
      <w:r>
        <w:fldChar w:fldCharType="begin">
          <w:fldData xml:space="preserve">PEVuZE5vdGU+PENpdGU+PEF1dGhvcj5TdGVmYW5vPC9BdXRob3I+PFllYXI+MjAxNDwvWWVhcj48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</w:fldData>
        </w:fldChar>
      </w:r>
      <w:r>
        <w:instrText xml:space="preserve"> ADDIN EN.CITE.DATA </w:instrText>
      </w:r>
      <w:r>
        <w:fldChar w:fldCharType="end"/>
      </w:r>
      <w:r w:rsidRPr="00E23E1A">
        <w:fldChar w:fldCharType="separate"/>
      </w:r>
      <w:r>
        <w:rPr>
          <w:noProof/>
        </w:rPr>
        <w:t>[85, 86]</w:t>
      </w:r>
      <w:r w:rsidRPr="00E23E1A">
        <w:fldChar w:fldCharType="end"/>
      </w:r>
      <w:r>
        <w:t xml:space="preserve">, </w:t>
      </w:r>
      <w:r w:rsidRPr="00E23E1A">
        <w:t>some authors</w:t>
      </w:r>
      <w:r>
        <w:t xml:space="preserve"> advise a</w:t>
      </w:r>
      <w:r w:rsidRPr="00E23E1A">
        <w:t xml:space="preserve"> 10 day delay before imaging </w:t>
      </w:r>
      <w:r>
        <w:t xml:space="preserve">in order </w:t>
      </w:r>
      <w:r w:rsidRPr="00E23E1A">
        <w:t>to minimise</w:t>
      </w:r>
      <w:r>
        <w:t xml:space="preserve"> the</w:t>
      </w:r>
      <w:r w:rsidRPr="00E23E1A">
        <w:t xml:space="preserve"> risk of </w:t>
      </w:r>
      <w:r>
        <w:t>misdiagnosing</w:t>
      </w:r>
      <w:r w:rsidRPr="00E23E1A">
        <w:t xml:space="preserve"> transient changes in FDG uptake secondary to tumour flare or treatment-stunning</w:t>
      </w:r>
      <w:r>
        <w:t xml:space="preserve"> </w:t>
      </w:r>
      <w:r w:rsidRPr="00E23E1A">
        <w:fldChar w:fldCharType="begin">
          <w:fldData xml:space="preserve">PEVuZE5vdGU+PENpdGU+PEF1dGhvcj5WYW5zdGVlbmtpc3RlPC9BdXRob3I+PFllYXI+MTk5ODwv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</w:fldData>
        </w:fldChar>
      </w:r>
      <w:r>
        <w:instrText xml:space="preserve"> ADDIN EN.CITE </w:instrText>
      </w:r>
      <w:r>
        <w:fldChar w:fldCharType="begin">
          <w:fldData xml:space="preserve">PEVuZE5vdGU+PENpdGU+PEF1dGhvcj5WYW5zdGVlbmtpc3RlPC9BdXRob3I+PFllYXI+MTk5ODwv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</w:fldData>
        </w:fldChar>
      </w:r>
      <w:r>
        <w:instrText xml:space="preserve"> ADDIN EN.CITE.DATA </w:instrText>
      </w:r>
      <w:r>
        <w:fldChar w:fldCharType="end"/>
      </w:r>
      <w:r w:rsidRPr="00E23E1A">
        <w:fldChar w:fldCharType="separate"/>
      </w:r>
      <w:r>
        <w:rPr>
          <w:noProof/>
        </w:rPr>
        <w:t>[87-89]</w:t>
      </w:r>
      <w:r w:rsidRPr="00E23E1A">
        <w:fldChar w:fldCharType="end"/>
      </w:r>
      <w:r w:rsidRPr="00E23E1A">
        <w:t>.</w:t>
      </w:r>
    </w:p>
    <w:p w:rsidR="00013EE3" w:rsidRDefault="00013EE3" w:rsidP="00013EE3">
      <w:pPr>
        <w:spacing w:line="480" w:lineRule="auto"/>
        <w:ind w:left="-310" w:right="-260"/>
        <w:jc w:val="both"/>
      </w:pPr>
      <w:r w:rsidRPr="00E23E1A">
        <w:rPr>
          <w:vertAlign w:val="superscript"/>
        </w:rPr>
        <w:t>18</w:t>
      </w:r>
      <w:r w:rsidRPr="00E23E1A">
        <w:t xml:space="preserve">FDG-PET CT </w:t>
      </w:r>
      <w:r>
        <w:t xml:space="preserve">also </w:t>
      </w:r>
      <w:r w:rsidRPr="00E23E1A">
        <w:t>provide</w:t>
      </w:r>
      <w:r>
        <w:t xml:space="preserve">s greater </w:t>
      </w:r>
      <w:r w:rsidRPr="00E23E1A">
        <w:t>accuracy than RECIST for predicting pathological response within surgical specimens</w:t>
      </w:r>
      <w:r>
        <w:t xml:space="preserve"> following neo-adjuvant chemotherapy</w:t>
      </w:r>
      <w:r w:rsidRPr="00E23E1A">
        <w:t xml:space="preserve"> </w:t>
      </w:r>
      <w:r w:rsidRPr="00E23E1A">
        <w:fldChar w:fldCharType="begin">
          <w:fldData xml:space="preserve">PEVuZE5vdGU+PENpdGU+PEF1dGhvcj52YW4gR29vbDwvQXV0aG9yPjxZZWFyPjIwMTQ8L1llYXI+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</w:fldData>
        </w:fldChar>
      </w:r>
      <w:r>
        <w:instrText xml:space="preserve"> ADDIN EN.CITE </w:instrText>
      </w:r>
      <w:r>
        <w:fldChar w:fldCharType="begin">
          <w:fldData xml:space="preserve">PEVuZE5vdGU+PENpdGU+PEF1dGhvcj52YW4gR29vbDwvQXV0aG9yPjxZZWFyPjIwMTQ8L1llYXI+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</w:fldData>
        </w:fldChar>
      </w:r>
      <w:r>
        <w:instrText xml:space="preserve"> ADDIN EN.CITE.DATA </w:instrText>
      </w:r>
      <w:r>
        <w:fldChar w:fldCharType="end"/>
      </w:r>
      <w:r w:rsidRPr="00E23E1A">
        <w:fldChar w:fldCharType="separate"/>
      </w:r>
      <w:r>
        <w:rPr>
          <w:noProof/>
        </w:rPr>
        <w:t>[84, 90, 91]</w:t>
      </w:r>
      <w:r w:rsidRPr="00E23E1A">
        <w:fldChar w:fldCharType="end"/>
      </w:r>
      <w:r>
        <w:t xml:space="preserve">; a </w:t>
      </w:r>
      <w:r w:rsidRPr="00E23E1A">
        <w:t xml:space="preserve">positive </w:t>
      </w:r>
      <w:r w:rsidRPr="00E23E1A">
        <w:rPr>
          <w:vertAlign w:val="superscript"/>
        </w:rPr>
        <w:t>18</w:t>
      </w:r>
      <w:r w:rsidRPr="00E23E1A">
        <w:t>FDG-PET scan after several cycles of treatment</w:t>
      </w:r>
      <w:r>
        <w:t xml:space="preserve"> indicates viable tumour. M</w:t>
      </w:r>
      <w:r w:rsidRPr="00E23E1A">
        <w:t>ic</w:t>
      </w:r>
      <w:r>
        <w:t xml:space="preserve">roscopic viable tumour residuum below </w:t>
      </w:r>
      <w:r w:rsidRPr="00E23E1A">
        <w:t>0.4-1 cm</w:t>
      </w:r>
      <w:r>
        <w:t xml:space="preserve"> </w:t>
      </w:r>
      <w:r w:rsidRPr="00E23E1A">
        <w:t>(roughly 0.2-1g or 10</w:t>
      </w:r>
      <w:r w:rsidRPr="00E23E1A">
        <w:rPr>
          <w:vertAlign w:val="superscript"/>
        </w:rPr>
        <w:t>8</w:t>
      </w:r>
      <w:r w:rsidRPr="00E23E1A">
        <w:t>-10</w:t>
      </w:r>
      <w:r w:rsidRPr="00E23E1A">
        <w:rPr>
          <w:vertAlign w:val="superscript"/>
        </w:rPr>
        <w:t>9</w:t>
      </w:r>
      <w:r w:rsidRPr="00E23E1A">
        <w:t xml:space="preserve"> </w:t>
      </w:r>
      <w:r>
        <w:t>cells) is however below the resolution of PET</w:t>
      </w:r>
      <w:r w:rsidRPr="00E23E1A">
        <w:t xml:space="preserve"> </w:t>
      </w:r>
      <w:r w:rsidRPr="00E23E1A">
        <w:fldChar w:fldCharType="begin">
          <w:fldData xml:space="preserve">PEVuZE5vdGU+PENpdGU+PEF1dGhvcj5WYW5zdGVlbmtpc3RlPC9BdXRob3I+PFllYXI+MTk5ODwv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</w:fldData>
        </w:fldChar>
      </w:r>
      <w:r>
        <w:instrText xml:space="preserve"> ADDIN EN.CITE </w:instrText>
      </w:r>
      <w:r>
        <w:fldChar w:fldCharType="begin">
          <w:fldData xml:space="preserve">PEVuZE5vdGU+PENpdGU+PEF1dGhvcj5WYW5zdGVlbmtpc3RlPC9BdXRob3I+PFllYXI+MTk5ODwv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</w:fldData>
        </w:fldChar>
      </w:r>
      <w:r>
        <w:instrText xml:space="preserve"> ADDIN EN.CITE.DATA </w:instrText>
      </w:r>
      <w:r>
        <w:fldChar w:fldCharType="end"/>
      </w:r>
      <w:r w:rsidRPr="00E23E1A">
        <w:fldChar w:fldCharType="separate"/>
      </w:r>
      <w:r>
        <w:rPr>
          <w:noProof/>
        </w:rPr>
        <w:t>[87]</w:t>
      </w:r>
      <w:r w:rsidRPr="00E23E1A">
        <w:fldChar w:fldCharType="end"/>
      </w:r>
      <w:r>
        <w:t xml:space="preserve">. In addition, the presence of inflammation can be confounding so that a broad range of SUV is seen in complete responders to neo-adjuvant chemotherapy, with a significant correlation between </w:t>
      </w:r>
      <w:r w:rsidRPr="00E23E1A">
        <w:t xml:space="preserve">SUVmean prior to surgery </w:t>
      </w:r>
      <w:r>
        <w:t xml:space="preserve">and </w:t>
      </w:r>
      <w:r w:rsidRPr="001B2DFA">
        <w:t>both macrophage infiltration and</w:t>
      </w:r>
      <w:r w:rsidRPr="00E23E1A">
        <w:t xml:space="preserve"> viable tumour </w:t>
      </w:r>
      <w:r w:rsidRPr="00E23E1A">
        <w:fldChar w:fldCharType="begin">
          <w:fldData xml:space="preserve">PEVuZE5vdGU+PENpdGU+PEF1dGhvcj5Qb2V0dGdlbjwvQXV0aG9yPjxZZWFyPjIwMDc8L1llYXI+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</w:fldData>
        </w:fldChar>
      </w:r>
      <w:r>
        <w:instrText xml:space="preserve"> ADDIN EN.CITE </w:instrText>
      </w:r>
      <w:r>
        <w:fldChar w:fldCharType="begin">
          <w:fldData xml:space="preserve">PEVuZE5vdGU+PENpdGU+PEF1dGhvcj5Qb2V0dGdlbjwvQXV0aG9yPjxZZWFyPjIwMDc8L1llYXI+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</w:fldData>
        </w:fldChar>
      </w:r>
      <w:r>
        <w:instrText xml:space="preserve"> ADDIN EN.CITE.DATA </w:instrText>
      </w:r>
      <w:r>
        <w:fldChar w:fldCharType="end"/>
      </w:r>
      <w:r w:rsidRPr="00E23E1A">
        <w:fldChar w:fldCharType="separate"/>
      </w:r>
      <w:r>
        <w:rPr>
          <w:noProof/>
        </w:rPr>
        <w:t>[91]</w:t>
      </w:r>
      <w:r w:rsidRPr="00E23E1A">
        <w:fldChar w:fldCharType="end"/>
      </w:r>
      <w:r>
        <w:t>. A</w:t>
      </w:r>
      <w:r w:rsidRPr="00E23E1A">
        <w:t xml:space="preserve"> rece</w:t>
      </w:r>
      <w:r>
        <w:t>nt systematic review confirmed</w:t>
      </w:r>
      <w:r w:rsidRPr="00E23E1A">
        <w:t xml:space="preserve"> wide range</w:t>
      </w:r>
      <w:r>
        <w:t>s</w:t>
      </w:r>
      <w:r w:rsidRPr="00E23E1A">
        <w:t xml:space="preserve"> of </w:t>
      </w:r>
      <w:r w:rsidRPr="00E23E1A">
        <w:rPr>
          <w:vertAlign w:val="superscript"/>
        </w:rPr>
        <w:t>18</w:t>
      </w:r>
      <w:r w:rsidRPr="00E23E1A">
        <w:t>FDG-PET CT</w:t>
      </w:r>
      <w:r w:rsidRPr="00E23E1A" w:rsidDel="00A2457D">
        <w:t xml:space="preserve"> </w:t>
      </w:r>
      <w:r w:rsidRPr="00E23E1A">
        <w:t>specificities (0-100%) and positive predictive value</w:t>
      </w:r>
      <w:r>
        <w:t>s</w:t>
      </w:r>
      <w:r w:rsidRPr="00E23E1A">
        <w:t xml:space="preserve"> (67-100%) for pathological response fol</w:t>
      </w:r>
      <w:r>
        <w:t xml:space="preserve">lowing neoadjuvant chemotherapy. On DCE-CT, patients demonstrating a </w:t>
      </w:r>
      <w:r w:rsidRPr="00E23E1A">
        <w:t>decrease in</w:t>
      </w:r>
      <w:r>
        <w:t xml:space="preserve"> tumour</w:t>
      </w:r>
      <w:r w:rsidRPr="00E23E1A">
        <w:t xml:space="preserve"> pe</w:t>
      </w:r>
      <w:r>
        <w:t xml:space="preserve">rmeability-surface area product have been shown to have </w:t>
      </w:r>
      <w:r w:rsidRPr="00E23E1A">
        <w:t xml:space="preserve">4 times longer PFS and OS </w:t>
      </w:r>
      <w:r>
        <w:t xml:space="preserve">compared with patients that experienced an increase </w:t>
      </w:r>
      <w:r>
        <w:fldChar w:fldCharType="begin"/>
      </w:r>
      <w:r>
        <w:instrText xml:space="preserve"> ADDIN EN.CITE &lt;EndNote&gt;&lt;Cite&gt;&lt;Author&gt;Wang&lt;/Author&gt;&lt;Year&gt;2009&lt;/Year&gt;&lt;RecNum&gt;3534&lt;/RecNum&gt;&lt;DisplayText&gt;[92]&lt;/DisplayText&gt;&lt;record&gt;&lt;rec-number&gt;3534&lt;/rec-number&gt;&lt;foreign-keys&gt;&lt;key app="EN" db-id="rrddsdp2c2dsvledeaup5efyea2xzsrxe5ep" timestamp="1437386747"&gt;3534&lt;/key&gt;&lt;/foreign-keys&gt;&lt;ref-type name="Journal Article"&gt;17&lt;/ref-type&gt;&lt;contributors&gt;&lt;authors&gt;&lt;author&gt;Wang, J.&lt;/author&gt;&lt;author&gt;Wu, N.&lt;/author&gt;&lt;author&gt;Cham, M. D.&lt;/author&gt;&lt;author&gt;Song, Y.&lt;/author&gt;&lt;/authors&gt;&lt;/contributors&gt;&lt;auth-address&gt;Department of Diagnostic Radiology, Cancer Hospital and Institute, Chinese Academy of Medical Sciences, Peking Union Medical College, Beijing 100021, China.&lt;/auth-address&gt;&lt;titles&gt;&lt;title&gt;Tumor response in patients with advanced non-small cell lung cancer: perfusion CT evaluation of chemotherapy and radiation therapy&lt;/title&gt;&lt;secondary-title&gt;AJR Am J Roentgenol&lt;/secondary-title&gt;&lt;/titles&gt;&lt;periodical&gt;&lt;full-title&gt;AJR Am J Roentgenol&lt;/full-title&gt;&lt;abbr-1&gt;AJR. American journal of roentgenology&lt;/abbr-1&gt;&lt;/periodical&gt;&lt;pages&gt;1090-6&lt;/pages&gt;&lt;volume&gt;193&lt;/volume&gt;&lt;number&gt;4&lt;/number&gt;&lt;edition&gt;2009/09/23&lt;/edition&gt;&lt;keywords&gt;&lt;keyword&gt;Antineoplastic Agents/ therapeutic use&lt;/keyword&gt;&lt;keyword&gt;Carcinoma, Non-Small-Cell Lung/ radiography/ therapy&lt;/keyword&gt;&lt;keyword&gt;Combined Modality Therapy&lt;/keyword&gt;&lt;keyword&gt;Humans&lt;/keyword&gt;&lt;keyword&gt;Lung Neoplasms/ radiography/ therapy&lt;/keyword&gt;&lt;keyword&gt;Perfusion Imaging/ methods&lt;/keyword&gt;&lt;keyword&gt;Prognosis&lt;/keyword&gt;&lt;keyword&gt;Radiotherapy, Conformal&lt;/keyword&gt;&lt;keyword&gt;Reproducibility of Results&lt;/keyword&gt;&lt;keyword&gt;Sensitivity and Specificity&lt;/keyword&gt;&lt;keyword&gt;Tomography, X-Ray Computed/ methods&lt;/keyword&gt;&lt;keyword&gt;Treatment Outcome&lt;/keyword&gt;&lt;/keywords&gt;&lt;dates&gt;&lt;year&gt;2009&lt;/year&gt;&lt;pub-dates&gt;&lt;date&gt;Oct&lt;/date&gt;&lt;/pub-dates&gt;&lt;/dates&gt;&lt;isbn&gt;1546-3141 (Electronic)&amp;#xD;0361-803X (Linking)&lt;/isbn&gt;&lt;accession-num&gt;19770333&lt;/accession-num&gt;&lt;urls&gt;&lt;/urls&gt;&lt;electronic-resource-num&gt;10.2214/ajr.08.1367&lt;/electronic-resource-num&gt;&lt;remote-database-provider&gt;NLM&lt;/remote-database-provider&gt;&lt;language&gt;eng&lt;/language&gt;&lt;/record&gt;&lt;/Cite&gt;&lt;/EndNote&gt;</w:instrText>
      </w:r>
      <w:r>
        <w:fldChar w:fldCharType="separate"/>
      </w:r>
      <w:r>
        <w:rPr>
          <w:noProof/>
        </w:rPr>
        <w:t>[92]</w:t>
      </w:r>
      <w:r>
        <w:fldChar w:fldCharType="end"/>
      </w:r>
      <w:r w:rsidRPr="00E23E1A">
        <w:t xml:space="preserve">. </w:t>
      </w:r>
      <w:r>
        <w:t xml:space="preserve"> </w:t>
      </w:r>
      <w:r>
        <w:rPr>
          <w:highlight w:val="white"/>
        </w:rPr>
        <w:t>T</w:t>
      </w:r>
      <w:r w:rsidRPr="00E23E1A">
        <w:rPr>
          <w:highlight w:val="white"/>
        </w:rPr>
        <w:t xml:space="preserve">he </w:t>
      </w:r>
      <w:r>
        <w:rPr>
          <w:highlight w:val="white"/>
        </w:rPr>
        <w:t>use of ADC has also indicated the significant potential of this biomarker for demonstrating treatment response, d</w:t>
      </w:r>
      <w:r w:rsidRPr="00E23E1A">
        <w:rPr>
          <w:highlight w:val="white"/>
        </w:rPr>
        <w:t>espite dispar</w:t>
      </w:r>
      <w:r>
        <w:rPr>
          <w:highlight w:val="white"/>
        </w:rPr>
        <w:t>ate image acquisition protocols and</w:t>
      </w:r>
      <w:r w:rsidRPr="00E23E1A">
        <w:rPr>
          <w:highlight w:val="white"/>
        </w:rPr>
        <w:t xml:space="preserve"> post processing and segmentatio</w:t>
      </w:r>
      <w:r>
        <w:rPr>
          <w:highlight w:val="white"/>
        </w:rPr>
        <w:t>n methodologies between studies (</w:t>
      </w:r>
      <w:r>
        <w:t>figure 6)</w:t>
      </w:r>
      <w:r w:rsidRPr="00E23E1A">
        <w:rPr>
          <w:highlight w:val="white"/>
        </w:rPr>
        <w:t xml:space="preserve"> </w:t>
      </w:r>
      <w:r w:rsidRPr="00E23E1A">
        <w:fldChar w:fldCharType="begin">
          <w:fldData xml:space="preserve">PEVuZE5vdGU+PENpdGU+PEF1dGhvcj5SZWJvbGxvLUFndWlycmU8L0F1dGhvcj48WWVhcj4yMDEw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</w:fldData>
        </w:fldChar>
      </w:r>
      <w:r>
        <w:instrText xml:space="preserve"> ADDIN EN.CITE </w:instrText>
      </w:r>
      <w:r>
        <w:fldChar w:fldCharType="begin">
          <w:fldData xml:space="preserve">PEVuZE5vdGU+PENpdGU+PEF1dGhvcj5SZWJvbGxvLUFndWlycmU8L0F1dGhvcj48WWVhcj4yMDEw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</w:fldData>
        </w:fldChar>
      </w:r>
      <w:r>
        <w:instrText xml:space="preserve"> ADDIN EN.CITE.DATA </w:instrText>
      </w:r>
      <w:r>
        <w:fldChar w:fldCharType="end"/>
      </w:r>
      <w:r w:rsidRPr="00E23E1A">
        <w:fldChar w:fldCharType="separate"/>
      </w:r>
      <w:r>
        <w:rPr>
          <w:noProof/>
        </w:rPr>
        <w:t>[93]</w:t>
      </w:r>
      <w:r w:rsidRPr="00E23E1A">
        <w:fldChar w:fldCharType="end"/>
      </w:r>
      <w:r w:rsidRPr="00E23E1A">
        <w:t xml:space="preserve">. </w:t>
      </w:r>
      <w:r>
        <w:t xml:space="preserve">To address limitations of single parameter assessment, multi-parametric evaluation using </w:t>
      </w:r>
      <w:r w:rsidRPr="00E23E1A">
        <w:t>combined metabolic</w:t>
      </w:r>
      <w:r w:rsidRPr="009953D5">
        <w:t xml:space="preserve"> and</w:t>
      </w:r>
      <w:r w:rsidRPr="00E23E1A">
        <w:rPr>
          <w:i/>
        </w:rPr>
        <w:t xml:space="preserve"> </w:t>
      </w:r>
      <w:r>
        <w:t>size response has been shown to discriminate responders from</w:t>
      </w:r>
      <w:r w:rsidRPr="00E23E1A">
        <w:t xml:space="preserve"> non-responders</w:t>
      </w:r>
      <w:r>
        <w:t xml:space="preserve"> better than</w:t>
      </w:r>
      <w:r w:rsidRPr="00E23E1A">
        <w:t xml:space="preserve"> </w:t>
      </w:r>
      <w:r>
        <w:t xml:space="preserve">SUV </w:t>
      </w:r>
      <w:r w:rsidRPr="00E23E1A">
        <w:t xml:space="preserve">or </w:t>
      </w:r>
      <w:r>
        <w:t xml:space="preserve">by size criteria alone </w:t>
      </w:r>
      <w:r w:rsidRPr="00E23E1A">
        <w:fldChar w:fldCharType="begin">
          <w:fldData xml:space="preserve">PEVuZE5vdGU+PENpdGU+PEF1dGhvcj5MZWU8L0F1dGhvcj48WWVhcj4yMDEwPC9ZZWFyPjxSZWNO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</w:fldData>
        </w:fldChar>
      </w:r>
      <w:r>
        <w:instrText xml:space="preserve"> ADDIN EN.CITE </w:instrText>
      </w:r>
      <w:r>
        <w:fldChar w:fldCharType="begin">
          <w:fldData xml:space="preserve">PEVuZE5vdGU+PENpdGU+PEF1dGhvcj5MZWU8L0F1dGhvcj48WWVhcj4yMDEwPC9ZZWFyPjxSZWNO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</w:fldData>
        </w:fldChar>
      </w:r>
      <w:r>
        <w:instrText xml:space="preserve"> ADDIN EN.CITE.DATA </w:instrText>
      </w:r>
      <w:r>
        <w:fldChar w:fldCharType="end"/>
      </w:r>
      <w:r w:rsidRPr="00E23E1A">
        <w:fldChar w:fldCharType="separate"/>
      </w:r>
      <w:r>
        <w:rPr>
          <w:noProof/>
        </w:rPr>
        <w:t>[84]</w:t>
      </w:r>
      <w:r w:rsidRPr="00E23E1A">
        <w:fldChar w:fldCharType="end"/>
      </w:r>
      <w:r>
        <w:t>.</w:t>
      </w:r>
      <w:r w:rsidRPr="00E23E1A">
        <w:rPr>
          <w:highlight w:val="white"/>
        </w:rPr>
        <w:t xml:space="preserve"> </w:t>
      </w:r>
      <w:r>
        <w:rPr>
          <w:highlight w:val="white"/>
        </w:rPr>
        <w:t xml:space="preserve">Early </w:t>
      </w:r>
      <w:r w:rsidRPr="00E23E1A">
        <w:rPr>
          <w:highlight w:val="white"/>
        </w:rPr>
        <w:t>ADC changes</w:t>
      </w:r>
      <w:r>
        <w:rPr>
          <w:highlight w:val="white"/>
        </w:rPr>
        <w:t xml:space="preserve"> </w:t>
      </w:r>
      <w:r w:rsidRPr="00E23E1A">
        <w:rPr>
          <w:highlight w:val="white"/>
        </w:rPr>
        <w:t xml:space="preserve">following </w:t>
      </w:r>
      <w:r w:rsidRPr="00E23E1A">
        <w:rPr>
          <w:highlight w:val="white"/>
        </w:rPr>
        <w:lastRenderedPageBreak/>
        <w:t>chemoth</w:t>
      </w:r>
      <w:r>
        <w:rPr>
          <w:highlight w:val="white"/>
        </w:rPr>
        <w:t>erapy have been shown to correlate with later changes in lesion size, such that combining size and ADC measurements will potentially improve dynamic monitoring of response, compared with using</w:t>
      </w:r>
      <w:r w:rsidRPr="00E23E1A">
        <w:rPr>
          <w:highlight w:val="white"/>
        </w:rPr>
        <w:t xml:space="preserve"> each biomarker in isolation </w:t>
      </w:r>
      <w:r w:rsidRPr="00E23E1A">
        <w:rPr>
          <w:highlight w:val="white"/>
        </w:rPr>
        <w:fldChar w:fldCharType="begin">
          <w:fldData xml:space="preserve">PEVuZE5vdGU+PENpdGU+PEF1dGhvcj5TdW48L0F1dGhvcj48WWVhcj4yMDExPC9ZZWFyPjxSZWNO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</w:fldData>
        </w:fldChar>
      </w:r>
      <w:r>
        <w:rPr>
          <w:highlight w:val="white"/>
        </w:rPr>
        <w:instrText xml:space="preserve"> ADDIN EN.CITE </w:instrText>
      </w:r>
      <w:r>
        <w:rPr>
          <w:highlight w:val="white"/>
        </w:rPr>
        <w:fldChar w:fldCharType="begin">
          <w:fldData xml:space="preserve">PEVuZE5vdGU+PENpdGU+PEF1dGhvcj5TdW48L0F1dGhvcj48WWVhcj4yMDExPC9ZZWFyPjxSZWNO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</w:fldData>
        </w:fldChar>
      </w:r>
      <w:r>
        <w:rPr>
          <w:highlight w:val="white"/>
        </w:rPr>
        <w:instrText xml:space="preserve"> ADDIN EN.CITE.DATA </w:instrText>
      </w:r>
      <w:r>
        <w:rPr>
          <w:highlight w:val="white"/>
        </w:rPr>
      </w:r>
      <w:r>
        <w:rPr>
          <w:highlight w:val="white"/>
        </w:rPr>
        <w:fldChar w:fldCharType="end"/>
      </w:r>
      <w:r w:rsidRPr="00E23E1A">
        <w:rPr>
          <w:highlight w:val="white"/>
        </w:rPr>
      </w:r>
      <w:r w:rsidRPr="00E23E1A">
        <w:rPr>
          <w:highlight w:val="white"/>
        </w:rPr>
        <w:fldChar w:fldCharType="separate"/>
      </w:r>
      <w:r>
        <w:rPr>
          <w:noProof/>
          <w:highlight w:val="white"/>
        </w:rPr>
        <w:t>[94, 95]</w:t>
      </w:r>
      <w:r w:rsidRPr="00E23E1A">
        <w:rPr>
          <w:highlight w:val="white"/>
        </w:rPr>
        <w:fldChar w:fldCharType="end"/>
      </w:r>
      <w:r>
        <w:t xml:space="preserve">. The combination of PET tracers (including </w:t>
      </w:r>
      <w:r w:rsidRPr="00E23E1A">
        <w:rPr>
          <w:vertAlign w:val="superscript"/>
        </w:rPr>
        <w:t>18</w:t>
      </w:r>
      <w:r w:rsidRPr="00E23E1A">
        <w:t>FDG</w:t>
      </w:r>
      <w:r>
        <w:t>) with anatomic and functional evaluation on MRI warrants further evaluation.</w:t>
      </w:r>
    </w:p>
    <w:p w:rsidR="00013EE3" w:rsidRPr="00FC45B7" w:rsidRDefault="00013EE3" w:rsidP="00013EE3">
      <w:pPr>
        <w:spacing w:line="480" w:lineRule="auto"/>
        <w:ind w:left="-301" w:right="-261"/>
        <w:jc w:val="both"/>
      </w:pPr>
    </w:p>
    <w:p w:rsidR="00013EE3" w:rsidRDefault="00013EE3" w:rsidP="00013EE3">
      <w:pPr>
        <w:spacing w:line="480" w:lineRule="auto"/>
        <w:ind w:left="-310" w:right="-260"/>
        <w:jc w:val="both"/>
      </w:pPr>
      <w:r w:rsidRPr="005F5452">
        <w:rPr>
          <w:i/>
        </w:rPr>
        <w:t>3) Molecularly targeted therapy and immunotherapy:</w:t>
      </w:r>
      <w:r w:rsidRPr="00E23E1A">
        <w:t xml:space="preserve"> The advent of molecularly targeted agents has seen the use</w:t>
      </w:r>
      <w:r>
        <w:t xml:space="preserve"> in NSCLC</w:t>
      </w:r>
      <w:r w:rsidRPr="00E23E1A">
        <w:t xml:space="preserve"> of signalling pathway inhibitors, antiangiogenic agents and immunotherapies. In patients with sensitising EGFR mutations, response rates of up to 70% are seen following erlotinib, gefitinib and afatbinib EGFR tyrosine kinase inhibitors</w:t>
      </w:r>
      <w:r w:rsidRPr="00E23E1A" w:rsidDel="00C70F58">
        <w:t xml:space="preserve"> </w:t>
      </w:r>
      <w:r w:rsidRPr="00E23E1A">
        <w:t>(TKIs)</w:t>
      </w:r>
      <w:r w:rsidRPr="00BC149B">
        <w:t xml:space="preserve"> </w:t>
      </w:r>
      <w:r w:rsidRPr="00BC149B">
        <w:fldChar w:fldCharType="begin">
          <w:fldData xml:space="preserve">PEVuZE5vdGU+PENpdGU+PEF1dGhvcj5QYWV6PC9BdXRob3I+PFllYXI+MjAwNDwvWWVhcj48UmVj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5NDctNTU8L3BhZ2VzPjx2b2x1bWU+MzY0PC92b2x1bWU+PG51bWJlcj4xMDwvbnVtYmVyPjxl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</w:fldData>
        </w:fldChar>
      </w:r>
      <w:r>
        <w:instrText xml:space="preserve"> ADDIN EN.CITE </w:instrText>
      </w:r>
      <w:r>
        <w:fldChar w:fldCharType="begin">
          <w:fldData xml:space="preserve">PEVuZE5vdGU+PENpdGU+PEF1dGhvcj5QYWV6PC9BdXRob3I+PFllYXI+MjAwNDwvWWVhcj48UmVj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5NDctNTU8L3BhZ2VzPjx2b2x1bWU+MzY0PC92b2x1bWU+PG51bWJlcj4xMDwvbnVtYmVyPjxl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</w:fldData>
        </w:fldChar>
      </w:r>
      <w:r>
        <w:instrText xml:space="preserve"> ADDIN EN.CITE.DATA </w:instrText>
      </w:r>
      <w:r>
        <w:fldChar w:fldCharType="end"/>
      </w:r>
      <w:r w:rsidRPr="00BC149B">
        <w:fldChar w:fldCharType="separate"/>
      </w:r>
      <w:r>
        <w:rPr>
          <w:noProof/>
        </w:rPr>
        <w:t>[96-100]</w:t>
      </w:r>
      <w:r w:rsidRPr="00BC149B">
        <w:fldChar w:fldCharType="end"/>
      </w:r>
      <w:r w:rsidRPr="00BC149B">
        <w:t xml:space="preserve">. ALK rearranged NSCLC is strongly associated with responses to ALK inhibitors, including crizotinib, ceritinib and alectinib </w:t>
      </w:r>
      <w:r w:rsidRPr="00BC149B">
        <w:fldChar w:fldCharType="begin">
          <w:fldData xml:space="preserve">PEVuZE5vdGU+PENpdGU+PEF1dGhvcj5Ld2FrPC9BdXRob3I+PFllYXI+MjAxMDwvWWVhcj48UmVj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</w:fldData>
        </w:fldChar>
      </w:r>
      <w:r>
        <w:instrText xml:space="preserve"> ADDIN EN.CITE </w:instrText>
      </w:r>
      <w:r>
        <w:fldChar w:fldCharType="begin">
          <w:fldData xml:space="preserve">PEVuZE5vdGU+PENpdGU+PEF1dGhvcj5Ld2FrPC9BdXRob3I+PFllYXI+MjAxMDwvWWVhcj48UmVj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</w:fldData>
        </w:fldChar>
      </w:r>
      <w:r>
        <w:instrText xml:space="preserve"> ADDIN EN.CITE.DATA </w:instrText>
      </w:r>
      <w:r>
        <w:fldChar w:fldCharType="end"/>
      </w:r>
      <w:r w:rsidRPr="00BC149B">
        <w:fldChar w:fldCharType="separate"/>
      </w:r>
      <w:r>
        <w:rPr>
          <w:noProof/>
        </w:rPr>
        <w:t>[101]</w:t>
      </w:r>
      <w:r w:rsidRPr="00BC149B">
        <w:fldChar w:fldCharType="end"/>
      </w:r>
      <w:r w:rsidRPr="00BC149B">
        <w:t>.</w:t>
      </w:r>
      <w:r>
        <w:t xml:space="preserve"> In</w:t>
      </w:r>
      <w:r w:rsidRPr="00E23E1A">
        <w:t xml:space="preserve"> some patients, a</w:t>
      </w:r>
      <w:r>
        <w:t xml:space="preserve"> significant survival benefit i</w:t>
      </w:r>
      <w:r w:rsidRPr="00E23E1A">
        <w:t>s achieved</w:t>
      </w:r>
      <w:r>
        <w:t xml:space="preserve"> despite RECIST stable disease </w:t>
      </w:r>
      <w:r w:rsidRPr="00E23E1A">
        <w:fldChar w:fldCharType="begin">
          <w:fldData xml:space="preserve">PEVuZE5vdGU+PENpdGU+PEF1dGhvcj5UaGF0Y2hlcjwvQXV0aG9yPjxZZWFyPjIwMDU8L1llYXI+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</w:fldData>
        </w:fldChar>
      </w:r>
      <w:r>
        <w:instrText xml:space="preserve"> ADDIN EN.CITE </w:instrText>
      </w:r>
      <w:r>
        <w:fldChar w:fldCharType="begin">
          <w:fldData xml:space="preserve">PEVuZE5vdGU+PENpdGU+PEF1dGhvcj5UaGF0Y2hlcjwvQXV0aG9yPjxZZWFyPjIwMDU8L1llYXI+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</w:fldData>
        </w:fldChar>
      </w:r>
      <w:r>
        <w:instrText xml:space="preserve"> ADDIN EN.CITE.DATA </w:instrText>
      </w:r>
      <w:r>
        <w:fldChar w:fldCharType="end"/>
      </w:r>
      <w:r w:rsidRPr="00E23E1A">
        <w:fldChar w:fldCharType="separate"/>
      </w:r>
      <w:r>
        <w:rPr>
          <w:noProof/>
        </w:rPr>
        <w:t>[102-104]</w:t>
      </w:r>
      <w:r w:rsidRPr="00E23E1A">
        <w:fldChar w:fldCharType="end"/>
      </w:r>
      <w:r>
        <w:t xml:space="preserve"> and f</w:t>
      </w:r>
      <w:r w:rsidRPr="00E23E1A">
        <w:t>or patients with slow growing lesions, survival benefit can be achieved by delaying change of treatment away from EGFR TKI, despite RECIST progression</w:t>
      </w:r>
      <w:r>
        <w:t>.</w:t>
      </w:r>
      <w:r w:rsidRPr="00E23E1A">
        <w:t xml:space="preserve"> A</w:t>
      </w:r>
      <w:r>
        <w:t>s for cytotoxic agents</w:t>
      </w:r>
      <w:r w:rsidRPr="00E23E1A">
        <w:t xml:space="preserve"> </w:t>
      </w:r>
      <w:r w:rsidRPr="00E23E1A">
        <w:rPr>
          <w:vertAlign w:val="superscript"/>
        </w:rPr>
        <w:t>18</w:t>
      </w:r>
      <w:r w:rsidRPr="00E23E1A">
        <w:t>FDG-PET CT</w:t>
      </w:r>
      <w:r w:rsidRPr="00E23E1A" w:rsidDel="00A2457D">
        <w:t xml:space="preserve"> </w:t>
      </w:r>
      <w:r>
        <w:t xml:space="preserve">is superior to </w:t>
      </w:r>
      <w:r w:rsidRPr="00E23E1A">
        <w:t>RECIST in predicti</w:t>
      </w:r>
      <w:r>
        <w:t>ng outcome following EGFR TKIs</w:t>
      </w:r>
      <w:r>
        <w:rPr>
          <w:highlight w:val="white"/>
        </w:rPr>
        <w:t xml:space="preserve"> </w:t>
      </w:r>
      <w:r w:rsidRPr="00E23E1A">
        <w:fldChar w:fldCharType="begin">
          <w:fldData xml:space="preserve">PEVuZE5vdGU+PENpdGU+PEF1dGhvcj5MbzwvQXV0aG9yPjxZZWFyPjIwMTU8L1llYXI+PFJlY051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MzMDQtMTU8L3BhZ2VzPjx2b2x1bWU+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</w:fldData>
        </w:fldChar>
      </w:r>
      <w:r>
        <w:instrText xml:space="preserve"> ADDIN EN.CITE </w:instrText>
      </w:r>
      <w:r>
        <w:fldChar w:fldCharType="begin">
          <w:fldData xml:space="preserve">PEVuZE5vdGU+PENpdGU+PEF1dGhvcj5MbzwvQXV0aG9yPjxZZWFyPjIwMTU8L1llYXI+PFJlY051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MzMDQtMTU8L3BhZ2VzPjx2b2x1bWU+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</w:fldData>
        </w:fldChar>
      </w:r>
      <w:r>
        <w:instrText xml:space="preserve"> ADDIN EN.CITE.DATA </w:instrText>
      </w:r>
      <w:r>
        <w:fldChar w:fldCharType="end"/>
      </w:r>
      <w:r w:rsidRPr="00E23E1A">
        <w:fldChar w:fldCharType="separate"/>
      </w:r>
      <w:r>
        <w:rPr>
          <w:noProof/>
        </w:rPr>
        <w:t>[6, 85, 105-107]</w:t>
      </w:r>
      <w:r w:rsidRPr="00E23E1A">
        <w:fldChar w:fldCharType="end"/>
      </w:r>
      <w:r>
        <w:t>, although its</w:t>
      </w:r>
      <w:r w:rsidRPr="00E23E1A">
        <w:t xml:space="preserve"> </w:t>
      </w:r>
      <w:r>
        <w:t xml:space="preserve">specific </w:t>
      </w:r>
      <w:r w:rsidRPr="00E23E1A">
        <w:t>role in this setting</w:t>
      </w:r>
      <w:r>
        <w:t xml:space="preserve"> of pseudo-progression and slow growing lesions while on therapy</w:t>
      </w:r>
      <w:r w:rsidRPr="00E23E1A">
        <w:t xml:space="preserve"> has not yet been investigated. The fact that disparate study</w:t>
      </w:r>
      <w:r>
        <w:t xml:space="preserve"> </w:t>
      </w:r>
      <w:r w:rsidRPr="00E23E1A">
        <w:t>protocols</w:t>
      </w:r>
      <w:r>
        <w:t xml:space="preserve"> have </w:t>
      </w:r>
      <w:r w:rsidRPr="00E23E1A">
        <w:t>consistent</w:t>
      </w:r>
      <w:r>
        <w:t>ly shown</w:t>
      </w:r>
      <w:r w:rsidRPr="00F34876">
        <w:t xml:space="preserve"> </w:t>
      </w:r>
      <w:r>
        <w:t xml:space="preserve">metabolic response evaluation with </w:t>
      </w:r>
      <w:r w:rsidRPr="00E23E1A">
        <w:rPr>
          <w:vertAlign w:val="superscript"/>
        </w:rPr>
        <w:t>18</w:t>
      </w:r>
      <w:r w:rsidRPr="00E23E1A">
        <w:t>FDG</w:t>
      </w:r>
      <w:r>
        <w:t xml:space="preserve"> PET (performed as early as 48 hours after chemotherapy)</w:t>
      </w:r>
      <w:r w:rsidRPr="00E23E1A">
        <w:t xml:space="preserve"> </w:t>
      </w:r>
      <w:r>
        <w:t>to predict</w:t>
      </w:r>
      <w:r w:rsidRPr="00E23E1A">
        <w:t xml:space="preserve"> outcome</w:t>
      </w:r>
      <w:r>
        <w:t xml:space="preserve"> following a range of therapeutic agents </w:t>
      </w:r>
      <w:r w:rsidRPr="00E23E1A">
        <w:t>demonstrates the robustness of</w:t>
      </w:r>
      <w:r>
        <w:t xml:space="preserve"> this biomarker.</w:t>
      </w:r>
    </w:p>
    <w:p w:rsidR="00013EE3" w:rsidRDefault="00013EE3" w:rsidP="00013EE3">
      <w:pPr>
        <w:spacing w:line="480" w:lineRule="auto"/>
        <w:ind w:left="-310" w:right="-260" w:firstLine="1029"/>
        <w:jc w:val="both"/>
      </w:pPr>
      <w:r w:rsidRPr="00E23E1A">
        <w:t>Conflicting reports</w:t>
      </w:r>
      <w:r>
        <w:t xml:space="preserve"> exist of SUV change on</w:t>
      </w:r>
      <w:r w:rsidRPr="00E23E1A">
        <w:t xml:space="preserve"> </w:t>
      </w:r>
      <w:r w:rsidRPr="00E23E1A">
        <w:rPr>
          <w:vertAlign w:val="superscript"/>
        </w:rPr>
        <w:t>18</w:t>
      </w:r>
      <w:r w:rsidRPr="00E23E1A">
        <w:t>FLT-PE</w:t>
      </w:r>
      <w:r>
        <w:t xml:space="preserve">T CT following EGFR-TKI therapy. </w:t>
      </w:r>
      <w:r w:rsidRPr="00E23E1A">
        <w:t xml:space="preserve">In one recent study, </w:t>
      </w:r>
      <w:r w:rsidRPr="00E23E1A">
        <w:rPr>
          <w:vertAlign w:val="superscript"/>
        </w:rPr>
        <w:t>18</w:t>
      </w:r>
      <w:r w:rsidRPr="00E23E1A">
        <w:t xml:space="preserve">FLT-PET SUVmax measured one week post gefitinib was significantly different between responders and non-responders (assessed by </w:t>
      </w:r>
      <w:r>
        <w:t xml:space="preserve">later </w:t>
      </w:r>
      <w:r w:rsidRPr="00E23E1A">
        <w:t xml:space="preserve">WHO </w:t>
      </w:r>
      <w:r>
        <w:t>size-</w:t>
      </w:r>
      <w:r>
        <w:lastRenderedPageBreak/>
        <w:t xml:space="preserve">criteria) </w:t>
      </w:r>
      <w:r w:rsidRPr="00E23E1A">
        <w:fldChar w:fldCharType="begin">
          <w:fldData xml:space="preserve">PEVuZE5vdGU+PENpdGU+PEF1dGhvcj5Tb2huPC9BdXRob3I+PFllYXI+MjAwODwvWWVhcj48UmVj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NzQyMy05PC9wYWdlcz48dm9sdW1lPjE0PC92b2x1bWU+PG51bWJlcj4yMjwvbnVtYmVyPjxrZXl3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</w:fldData>
        </w:fldChar>
      </w:r>
      <w:r>
        <w:instrText xml:space="preserve"> ADDIN EN.CITE </w:instrText>
      </w:r>
      <w:r>
        <w:fldChar w:fldCharType="begin">
          <w:fldData xml:space="preserve">PEVuZE5vdGU+PENpdGU+PEF1dGhvcj5Tb2huPC9BdXRob3I+PFllYXI+MjAwODwvWWVhcj48UmVj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</w:fldData>
        </w:fldChar>
      </w:r>
      <w:r>
        <w:instrText xml:space="preserve"> ADDIN EN.CITE.DATA </w:instrText>
      </w:r>
      <w:r>
        <w:fldChar w:fldCharType="end"/>
      </w:r>
      <w:r w:rsidRPr="00E23E1A">
        <w:fldChar w:fldCharType="separate"/>
      </w:r>
      <w:r>
        <w:rPr>
          <w:noProof/>
        </w:rPr>
        <w:t>[108]</w:t>
      </w:r>
      <w:r w:rsidRPr="00E23E1A">
        <w:fldChar w:fldCharType="end"/>
      </w:r>
      <w:r>
        <w:t xml:space="preserve">, while in another study, </w:t>
      </w:r>
      <w:r w:rsidRPr="00E23E1A">
        <w:t>although</w:t>
      </w:r>
      <w:r>
        <w:t xml:space="preserve"> a reduction of ≥ 30% in</w:t>
      </w:r>
      <w:r w:rsidRPr="00E23E1A">
        <w:t xml:space="preserve"> </w:t>
      </w:r>
      <w:r w:rsidRPr="00E23E1A">
        <w:rPr>
          <w:vertAlign w:val="superscript"/>
        </w:rPr>
        <w:t>18</w:t>
      </w:r>
      <w:r>
        <w:t>FLT-PET SUV</w:t>
      </w:r>
      <w:r w:rsidRPr="00E23E1A">
        <w:t xml:space="preserve">peak following gefitinib predicted significantly longer PFS, it did not predict OS or RECIST non progression at 6 weeks </w:t>
      </w:r>
      <w:r w:rsidRPr="00E23E1A">
        <w:fldChar w:fldCharType="begin">
          <w:fldData xml:space="preserve">PEVuZE5vdGU+PENpdGU+PEF1dGhvcj5aYW5kZXI8L0F1dGhvcj48WWVhcj4yMDExPC9ZZWFyPjxS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NzAxLTg8L3BhZ2VzPjx2b2x1bWU+Mjk8L3ZvbHVtZT48bnVtYmVyPjEz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</w:fldData>
        </w:fldChar>
      </w:r>
      <w:r>
        <w:instrText xml:space="preserve"> ADDIN EN.CITE </w:instrText>
      </w:r>
      <w:r>
        <w:fldChar w:fldCharType="begin">
          <w:fldData xml:space="preserve">PEVuZE5vdGU+PENpdGU+PEF1dGhvcj5aYW5kZXI8L0F1dGhvcj48WWVhcj4yMDExPC9ZZWFyPjxS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xNzAxLTg8L3BhZ2VzPjx2b2x1bWU+Mjk8L3ZvbHVtZT48bnVtYmVyPjEz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</w:fldData>
        </w:fldChar>
      </w:r>
      <w:r>
        <w:instrText xml:space="preserve"> ADDIN EN.CITE.DATA </w:instrText>
      </w:r>
      <w:r>
        <w:fldChar w:fldCharType="end"/>
      </w:r>
      <w:r w:rsidRPr="00E23E1A">
        <w:fldChar w:fldCharType="separate"/>
      </w:r>
      <w:r>
        <w:rPr>
          <w:noProof/>
        </w:rPr>
        <w:t>[109]</w:t>
      </w:r>
      <w:r w:rsidRPr="00E23E1A">
        <w:fldChar w:fldCharType="end"/>
      </w:r>
      <w:r>
        <w:t>.</w:t>
      </w:r>
    </w:p>
    <w:p w:rsidR="00013EE3" w:rsidRDefault="00013EE3" w:rsidP="00013EE3">
      <w:pPr>
        <w:spacing w:line="480" w:lineRule="auto"/>
        <w:ind w:left="-301" w:right="-261" w:firstLine="1020"/>
        <w:jc w:val="both"/>
      </w:pPr>
      <w:r w:rsidRPr="00E23E1A">
        <w:t xml:space="preserve">Bevacizumab and ramucirumab are </w:t>
      </w:r>
      <w:r>
        <w:t xml:space="preserve">antiangiogenic </w:t>
      </w:r>
      <w:r w:rsidRPr="00E23E1A">
        <w:t>monoclonal antibodies, licensed in NSCLC, that target VEGF (vascular endothelial growth factor) and its receptor, leading to the inhibition of tumour vessel growth</w:t>
      </w:r>
      <w:r>
        <w:t xml:space="preserve"> </w:t>
      </w:r>
      <w:r w:rsidRPr="00E23E1A">
        <w:fldChar w:fldCharType="begin"/>
      </w:r>
      <w:r>
        <w:instrText xml:space="preserve"> ADDIN EN.CITE &lt;EndNote&gt;&lt;Cite&gt;&lt;Author&gt;Imming&lt;/Author&gt;&lt;Year&gt;2006&lt;/Year&gt;&lt;RecNum&gt;3407&lt;/RecNum&gt;&lt;DisplayText&gt;[110]&lt;/DisplayText&gt;&lt;record&gt;&lt;rec-number&gt;3407&lt;/rec-number&gt;&lt;foreign-keys&gt;&lt;key app="EN" db-id="rrddsdp2c2dsvledeaup5efyea2xzsrxe5ep" timestamp="1436278807"&gt;3407&lt;/key&gt;&lt;/foreign-keys&gt;&lt;ref-type name="Journal Article"&gt;17&lt;/ref-type&gt;&lt;contributors&gt;&lt;authors&gt;&lt;author&gt;Imming, P.&lt;/author&gt;&lt;author&gt;Sinning, C.&lt;/author&gt;&lt;author&gt;Meyer, A.&lt;/author&gt;&lt;/authors&gt;&lt;/contributors&gt;&lt;auth-address&gt;Institut fur Pharmazie, Martin-Luther-Universitat Halle-Wittenberg, 06120 Halle, Germany. peter.imming@pharmazie.uni-halle.de&lt;/auth-address&gt;&lt;titles&gt;&lt;title&gt;Drugs, their targets and the nature and number of drug targets&lt;/title&gt;&lt;secondary-title&gt;Nat Rev Drug Discov&lt;/secondary-title&gt;&lt;/titles&gt;&lt;periodical&gt;&lt;full-title&gt;Nat Rev Drug Discov&lt;/full-title&gt;&lt;/periodical&gt;&lt;pages&gt;821-34&lt;/pages&gt;&lt;volume&gt;5&lt;/volume&gt;&lt;number&gt;10&lt;/number&gt;&lt;keywords&gt;&lt;keyword&gt;Animals&lt;/keyword&gt;&lt;keyword&gt;*Drug Design&lt;/keyword&gt;&lt;keyword&gt;Humans&lt;/keyword&gt;&lt;keyword&gt;Pharmaceutical Preparations/*classification&lt;/keyword&gt;&lt;keyword&gt;*Pharmacology&lt;/keyword&gt;&lt;/keywords&gt;&lt;dates&gt;&lt;year&gt;2006&lt;/year&gt;&lt;pub-dates&gt;&lt;date&gt;Oct&lt;/date&gt;&lt;/pub-dates&gt;&lt;/dates&gt;&lt;isbn&gt;1474-1776 (Print)&amp;#xD;1474-1776 (Linking)&lt;/isbn&gt;&lt;accession-num&gt;17016423&lt;/accession-num&gt;&lt;urls&gt;&lt;related-urls&gt;&lt;url&gt;http://www.ncbi.nlm.nih.gov/pubmed/17016423&lt;/url&gt;&lt;url&gt;http://www.nature.com/nrd/journal/v5/n10/pdf/nrd2132.pdf&lt;/url&gt;&lt;/related-urls&gt;&lt;/urls&gt;&lt;electronic-resource-num&gt;10.1038/nrd2132&lt;/electronic-resource-num&gt;&lt;/record&gt;&lt;/Cite&gt;&lt;/EndNote&gt;</w:instrText>
      </w:r>
      <w:r w:rsidRPr="00E23E1A">
        <w:fldChar w:fldCharType="separate"/>
      </w:r>
      <w:r>
        <w:rPr>
          <w:noProof/>
        </w:rPr>
        <w:t>[110]</w:t>
      </w:r>
      <w:r w:rsidRPr="00E23E1A">
        <w:fldChar w:fldCharType="end"/>
      </w:r>
      <w:r w:rsidRPr="00E23E1A">
        <w:t xml:space="preserve">, while small molecules such as Cediranib interact with multiple intracellular kinases, including VEGFR kinase </w:t>
      </w:r>
      <w:r w:rsidRPr="00E23E1A">
        <w:fldChar w:fldCharType="begin">
          <w:fldData xml:space="preserve">PEVuZE5vdGU+PENpdGU+PEF1dGhvcj5Ib25nPC9BdXRob3I+PFllYXI+MjAxNTwvWWVhcj48UmVj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Ib25nPC9BdXRob3I+PFllYXI+MjAxNTwvWWVhcj48UmVj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rsidRPr="00E23E1A">
        <w:fldChar w:fldCharType="separate"/>
      </w:r>
      <w:r>
        <w:rPr>
          <w:noProof/>
        </w:rPr>
        <w:t>[111]</w:t>
      </w:r>
      <w:r w:rsidRPr="00E23E1A">
        <w:fldChar w:fldCharType="end"/>
      </w:r>
      <w:r w:rsidRPr="00E23E1A">
        <w:t>.</w:t>
      </w:r>
      <w:r>
        <w:t xml:space="preserve"> Response to t</w:t>
      </w:r>
      <w:r>
        <w:rPr>
          <w:highlight w:val="white"/>
        </w:rPr>
        <w:t xml:space="preserve">hese agents </w:t>
      </w:r>
      <w:r>
        <w:t xml:space="preserve">may be interrogated using dynamic contrast techniques that evaluate tumour perfusion </w:t>
      </w:r>
      <w:r>
        <w:fldChar w:fldCharType="begin">
          <w:fldData xml:space="preserve">PEVuZE5vdGU+PENpdGU+PEF1dGhvcj5UYWNlbGxpPC9BdXRob3I+PFllYXI+MjAxMzwvWWVhcj48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YWJici0xPkpvdXJuYWwgb2Yg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==
</w:fldData>
        </w:fldChar>
      </w:r>
      <w:r>
        <w:instrText xml:space="preserve"> ADDIN EN.CITE </w:instrText>
      </w:r>
      <w:r>
        <w:fldChar w:fldCharType="begin">
          <w:fldData xml:space="preserve">PEVuZE5vdGU+PENpdGU+PEF1dGhvcj5UYWNlbGxpPC9BdXRob3I+PFllYXI+MjAxMzwvWWVhcj48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==
</w:fldData>
        </w:fldChar>
      </w:r>
      <w:r>
        <w:instrText xml:space="preserve"> ADDIN EN.CITE.DATA </w:instrText>
      </w:r>
      <w:r>
        <w:fldChar w:fldCharType="end"/>
      </w:r>
      <w:r>
        <w:fldChar w:fldCharType="separate"/>
      </w:r>
      <w:r>
        <w:rPr>
          <w:noProof/>
        </w:rPr>
        <w:t>[47, 112-117]</w:t>
      </w:r>
      <w:r>
        <w:fldChar w:fldCharType="end"/>
      </w:r>
      <w:r>
        <w:rPr>
          <w:highlight w:val="white"/>
        </w:rPr>
        <w:t xml:space="preserve">. </w:t>
      </w:r>
      <w:r>
        <w:t xml:space="preserve">However, </w:t>
      </w:r>
      <w:r w:rsidRPr="00E23E1A">
        <w:t xml:space="preserve">small </w:t>
      </w:r>
      <w:r>
        <w:t>patient cohorts</w:t>
      </w:r>
      <w:r w:rsidRPr="00E23E1A">
        <w:t xml:space="preserve"> receiving disparate treatment regime</w:t>
      </w:r>
      <w:r>
        <w:t>n</w:t>
      </w:r>
      <w:r w:rsidRPr="00E23E1A">
        <w:t xml:space="preserve">s </w:t>
      </w:r>
      <w:r w:rsidRPr="00E23E1A">
        <w:rPr>
          <w:highlight w:val="white"/>
        </w:rPr>
        <w:t xml:space="preserve">and inconsistent </w:t>
      </w:r>
      <w:r>
        <w:rPr>
          <w:highlight w:val="white"/>
        </w:rPr>
        <w:t xml:space="preserve">imaging protocols in these studies highlight the need for standardisation and </w:t>
      </w:r>
      <w:r w:rsidRPr="00E23E1A">
        <w:rPr>
          <w:highlight w:val="white"/>
        </w:rPr>
        <w:t xml:space="preserve">validation before </w:t>
      </w:r>
      <w:r>
        <w:rPr>
          <w:highlight w:val="white"/>
        </w:rPr>
        <w:t xml:space="preserve">widespread </w:t>
      </w:r>
      <w:r w:rsidRPr="00E23E1A">
        <w:rPr>
          <w:highlight w:val="white"/>
        </w:rPr>
        <w:t>clinical application</w:t>
      </w:r>
      <w:r w:rsidRPr="00E23E1A">
        <w:t xml:space="preserve">. </w:t>
      </w:r>
    </w:p>
    <w:p w:rsidR="00013EE3" w:rsidRPr="00E23E1A" w:rsidRDefault="00013EE3" w:rsidP="00013EE3">
      <w:pPr>
        <w:spacing w:line="480" w:lineRule="auto"/>
        <w:ind w:left="-301" w:right="-261" w:firstLine="1021"/>
        <w:jc w:val="both"/>
      </w:pPr>
      <w:r w:rsidRPr="00E23E1A">
        <w:t>Immunotherapies inhibit tumour evasion of the host immune response, an evasion that is mediated in some tumours</w:t>
      </w:r>
      <w:r>
        <w:t xml:space="preserve"> by PD-1 (programmed cell death-1) T-cell deactivation, </w:t>
      </w:r>
      <w:r w:rsidRPr="00E23E1A">
        <w:t xml:space="preserve">with up to 20% of NSCLC responding to immunotherapy </w:t>
      </w:r>
      <w:r w:rsidRPr="00E23E1A">
        <w:fldChar w:fldCharType="begin">
          <w:fldData xml:space="preserve">PEVuZE5vdGU+PENpdGU+PEF1dGhvcj5Ub3BhbGlhbjwvQXV0aG9yPjxZZWFyPjIwMTI8L1llYXI+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0NDMtNTQ8L3BhZ2VzPjx2b2x1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</w:fldData>
        </w:fldChar>
      </w:r>
      <w:r>
        <w:instrText xml:space="preserve"> ADDIN EN.CITE </w:instrText>
      </w:r>
      <w:r>
        <w:fldChar w:fldCharType="begin">
          <w:fldData xml:space="preserve">PEVuZE5vdGU+PENpdGU+PEF1dGhvcj5Ub3BhbGlhbjwvQXV0aG9yPjxZZWFyPjIwMTI8L1llYXI+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0NDMtNTQ8L3BhZ2VzPjx2b2x1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</w:fldData>
        </w:fldChar>
      </w:r>
      <w:r>
        <w:instrText xml:space="preserve"> ADDIN EN.CITE.DATA </w:instrText>
      </w:r>
      <w:r>
        <w:fldChar w:fldCharType="end"/>
      </w:r>
      <w:r w:rsidRPr="00E23E1A">
        <w:fldChar w:fldCharType="separate"/>
      </w:r>
      <w:r>
        <w:rPr>
          <w:noProof/>
        </w:rPr>
        <w:t>[118, 119]</w:t>
      </w:r>
      <w:r w:rsidRPr="00E23E1A">
        <w:fldChar w:fldCharType="end"/>
      </w:r>
      <w:r w:rsidRPr="00E23E1A">
        <w:t xml:space="preserve">. </w:t>
      </w:r>
      <w:r>
        <w:t>A</w:t>
      </w:r>
      <w:r w:rsidRPr="00E23E1A">
        <w:t>ntitumor biologic</w:t>
      </w:r>
      <w:r>
        <w:t>al</w:t>
      </w:r>
      <w:r w:rsidRPr="00E23E1A">
        <w:t xml:space="preserve"> activity and radiologic</w:t>
      </w:r>
      <w:r>
        <w:t>al</w:t>
      </w:r>
      <w:r w:rsidRPr="00E23E1A">
        <w:t xml:space="preserve"> response patterns</w:t>
      </w:r>
      <w:r>
        <w:t xml:space="preserve"> with these agents</w:t>
      </w:r>
      <w:r w:rsidRPr="00E23E1A">
        <w:t xml:space="preserve"> can be differe</w:t>
      </w:r>
      <w:r>
        <w:t xml:space="preserve">nt from those seen with cytotoxic agents, although RECIST size-based response criteria still apply </w:t>
      </w:r>
      <w:r w:rsidRPr="00E23E1A">
        <w:fldChar w:fldCharType="begin">
          <w:fldData xml:space="preserve">PEVuZE5vdGU+PENpdGU+PEF1dGhvcj5Xb2xjaG9rPC9BdXRob3I+PFllYXI+MjAwOTwvWWVhcj48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c0MTItMjA8L3BhZ2VzPjx2b2x1bWU+MTU8L3ZvbHVtZT48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xNTEt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</w:fldData>
        </w:fldChar>
      </w:r>
      <w:r>
        <w:instrText xml:space="preserve"> ADDIN EN.CITE </w:instrText>
      </w:r>
      <w:r>
        <w:fldChar w:fldCharType="begin">
          <w:fldData xml:space="preserve">PEVuZE5vdGU+PENpdGU+PEF1dGhvcj5Xb2xjaG9rPC9BdXRob3I+PFllYXI+MjAwOTwvWWVhcj48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c0MTItMjA8L3BhZ2VzPjx2b2x1bWU+MTU8L3ZvbHVtZT48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IxNTEt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</w:fldData>
        </w:fldChar>
      </w:r>
      <w:r>
        <w:instrText xml:space="preserve"> ADDIN EN.CITE.DATA </w:instrText>
      </w:r>
      <w:r>
        <w:fldChar w:fldCharType="end"/>
      </w:r>
      <w:r w:rsidRPr="00E23E1A">
        <w:fldChar w:fldCharType="separate"/>
      </w:r>
      <w:r>
        <w:rPr>
          <w:noProof/>
        </w:rPr>
        <w:t>[5, 8, 120-122]</w:t>
      </w:r>
      <w:r w:rsidRPr="00E23E1A">
        <w:fldChar w:fldCharType="end"/>
      </w:r>
      <w:r w:rsidRPr="00E23E1A">
        <w:t xml:space="preserve">. </w:t>
      </w:r>
      <w:r>
        <w:t>F</w:t>
      </w:r>
      <w:r w:rsidRPr="00E23E1A">
        <w:t>ollowing PD-1 blockade of NSCLC, neither the tumour infiltrating lymphocyte population nor suitable imaging biomarkers for the variation in anti</w:t>
      </w:r>
      <w:r>
        <w:t>-</w:t>
      </w:r>
      <w:r w:rsidRPr="00E23E1A">
        <w:t>tumour responses have been investigated w</w:t>
      </w:r>
      <w:r>
        <w:t>ith functional imaging. However,</w:t>
      </w:r>
      <w:r w:rsidRPr="00E23E1A">
        <w:t xml:space="preserve"> </w:t>
      </w:r>
      <w:r>
        <w:t xml:space="preserve">as both </w:t>
      </w:r>
      <w:r w:rsidRPr="00E23E1A">
        <w:rPr>
          <w:vertAlign w:val="superscript"/>
        </w:rPr>
        <w:t>18</w:t>
      </w:r>
      <w:r w:rsidRPr="00E23E1A">
        <w:t>FDG-PET uptake</w:t>
      </w:r>
      <w:r>
        <w:t xml:space="preserve"> and CT are</w:t>
      </w:r>
      <w:r w:rsidRPr="00E23E1A">
        <w:t xml:space="preserve"> unable to differenti</w:t>
      </w:r>
      <w:r>
        <w:t xml:space="preserve">ate between viable tumour and inflammation </w:t>
      </w:r>
      <w:r>
        <w:fldChar w:fldCharType="begin">
          <w:fldData xml:space="preserve">PEVuZE5vdGU+PENpdGU+PEF1dGhvcj5NYW1lZGU8L0F1dGhvcj48WWVhcj4yMDA1PC9ZZWFyPjxS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ODY1LTg8L3BhZ2VzPjx2b2x1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</w:fldData>
        </w:fldChar>
      </w:r>
      <w:r>
        <w:instrText xml:space="preserve"> ADDIN EN.CITE </w:instrText>
      </w:r>
      <w:r>
        <w:fldChar w:fldCharType="begin">
          <w:fldData xml:space="preserve">PEVuZE5vdGU+PENpdGU+PEF1dGhvcj5NYW1lZGU8L0F1dGhvcj48WWVhcj4yMDA1PC9ZZWFyPjxS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</w:fldData>
        </w:fldChar>
      </w:r>
      <w:r>
        <w:instrText xml:space="preserve"> ADDIN EN.CITE.DATA </w:instrText>
      </w:r>
      <w:r>
        <w:fldChar w:fldCharType="end"/>
      </w:r>
      <w:r>
        <w:fldChar w:fldCharType="separate"/>
      </w:r>
      <w:r>
        <w:rPr>
          <w:noProof/>
        </w:rPr>
        <w:t>[123-127]</w:t>
      </w:r>
      <w:r>
        <w:fldChar w:fldCharType="end"/>
      </w:r>
      <w:r>
        <w:t>,</w:t>
      </w:r>
      <w:r w:rsidRPr="00E23E1A">
        <w:t xml:space="preserve"> </w:t>
      </w:r>
      <w:r>
        <w:t>it is expected that immune cell infiltration following response</w:t>
      </w:r>
      <w:r w:rsidRPr="00E23E1A">
        <w:t xml:space="preserve"> </w:t>
      </w:r>
      <w:r>
        <w:t>will cause in some patients a</w:t>
      </w:r>
      <w:r w:rsidRPr="00E23E1A">
        <w:t xml:space="preserve"> paradoxical increase in both</w:t>
      </w:r>
      <w:r>
        <w:t xml:space="preserve"> tumour</w:t>
      </w:r>
      <w:r w:rsidRPr="00E23E1A">
        <w:t xml:space="preserve"> size and </w:t>
      </w:r>
      <w:r w:rsidRPr="00E23E1A">
        <w:rPr>
          <w:vertAlign w:val="superscript"/>
        </w:rPr>
        <w:t>18</w:t>
      </w:r>
      <w:r w:rsidRPr="00E23E1A">
        <w:t xml:space="preserve">FDG </w:t>
      </w:r>
      <w:r>
        <w:t>uptake (</w:t>
      </w:r>
      <w:r w:rsidRPr="00E23E1A">
        <w:t>‘pseudoprogression</w:t>
      </w:r>
      <w:r>
        <w:t xml:space="preserve">’) </w:t>
      </w:r>
      <w:r>
        <w:fldChar w:fldCharType="begin">
          <w:fldData xml:space="preserve">PEVuZE5vdGU+PENpdGU+PEF1dGhvcj5Xb2xjaG9rPC9BdXRob3I+PFllYXI+MjAwOTwvWWVhcj48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NzQxMi0yMDwvcGFnZXM+PHZvbHVtZT4xNTwvdm9sdW1lPjxudW1iZXI+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jE1MS03PC9wYWdlcz48dm9sdW1lPjEzPC92b2x1bWU+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</w:fldData>
        </w:fldChar>
      </w:r>
      <w:r>
        <w:instrText xml:space="preserve"> ADDIN EN.CITE </w:instrText>
      </w:r>
      <w:r>
        <w:fldChar w:fldCharType="begin">
          <w:fldData xml:space="preserve">PEVuZE5vdGU+PENpdGU+PEF1dGhvcj5Xb2xjaG9rPC9BdXRob3I+PFllYXI+MjAwOTwvWWVhcj48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NzQxMi0yMDwvcGFnZXM+PHZvbHVtZT4xNTwvdm9sdW1lPjxudW1iZXI+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jE1MS03PC9wYWdlcz48dm9sdW1lPjEzPC92b2x1bWU+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</w:fldData>
        </w:fldChar>
      </w:r>
      <w:r>
        <w:instrText xml:space="preserve"> ADDIN EN.CITE.DATA </w:instrText>
      </w:r>
      <w:r>
        <w:fldChar w:fldCharType="end"/>
      </w:r>
      <w:r>
        <w:fldChar w:fldCharType="separate"/>
      </w:r>
      <w:r>
        <w:rPr>
          <w:noProof/>
        </w:rPr>
        <w:t>[5, 122]</w:t>
      </w:r>
      <w:r>
        <w:fldChar w:fldCharType="end"/>
      </w:r>
      <w:r>
        <w:t xml:space="preserve">. </w:t>
      </w:r>
      <w:r w:rsidRPr="00E23E1A">
        <w:t xml:space="preserve">An imaging strategy is required to differentiate inflammation from viable tumour </w:t>
      </w:r>
      <w:r>
        <w:t xml:space="preserve">and multi-parametric imaging including </w:t>
      </w:r>
      <w:r w:rsidRPr="00E23E1A">
        <w:rPr>
          <w:vertAlign w:val="superscript"/>
        </w:rPr>
        <w:t>18</w:t>
      </w:r>
      <w:r w:rsidRPr="00E23E1A">
        <w:t>FDG</w:t>
      </w:r>
      <w:r>
        <w:t xml:space="preserve"> PET-CT and ADC is a potential candidate. </w:t>
      </w:r>
    </w:p>
    <w:p w:rsidR="00013EE3" w:rsidRDefault="00013EE3" w:rsidP="00013EE3">
      <w:pPr>
        <w:spacing w:line="480" w:lineRule="auto"/>
        <w:ind w:left="-301" w:right="-261"/>
        <w:jc w:val="both"/>
      </w:pPr>
    </w:p>
    <w:p w:rsidR="00013EE3" w:rsidRPr="00E66E60" w:rsidRDefault="00013EE3" w:rsidP="00013EE3">
      <w:pPr>
        <w:spacing w:line="480" w:lineRule="auto"/>
        <w:ind w:left="-301" w:right="-261"/>
        <w:jc w:val="both"/>
        <w:rPr>
          <w:highlight w:val="white"/>
        </w:rPr>
      </w:pPr>
      <w:r w:rsidRPr="00905595">
        <w:rPr>
          <w:i/>
        </w:rPr>
        <w:t>4. Local ablative therapy:</w:t>
      </w:r>
      <w:r w:rsidRPr="00FC45B7">
        <w:t xml:space="preserve"> </w:t>
      </w:r>
      <w:r>
        <w:t>Treatment</w:t>
      </w:r>
      <w:r w:rsidRPr="00FC45B7">
        <w:t xml:space="preserve"> of pulmonary tumours by microwave ablation (MA) or radiofrequency ablation (RFA) is performed p</w:t>
      </w:r>
      <w:r>
        <w:t xml:space="preserve">ercutaneously under CT guidance. </w:t>
      </w:r>
      <w:r w:rsidRPr="00FC45B7">
        <w:t xml:space="preserve">Guidelines vary regionally, with some centres considering patients with tumours &lt; 3-3.5cm in diameter </w:t>
      </w:r>
      <w:r w:rsidRPr="00FC45B7">
        <w:fldChar w:fldCharType="begin"/>
      </w:r>
      <w:r>
        <w:instrText xml:space="preserve"> ADDIN EN.CITE &lt;EndNote&gt;&lt;Cite&gt;&lt;Author&gt;Smith&lt;/Author&gt;&lt;Year&gt;2015&lt;/Year&gt;&lt;RecNum&gt;3506&lt;/RecNum&gt;&lt;DisplayText&gt;[128]&lt;/DisplayText&gt;&lt;record&gt;&lt;rec-number&gt;3506&lt;/rec-number&gt;&lt;foreign-keys&gt;&lt;key app="EN" db-id="rrddsdp2c2dsvledeaup5efyea2xzsrxe5ep" timestamp="1436776541"&gt;3506&lt;/key&gt;&lt;/foreign-keys&gt;&lt;ref-type name="Journal Article"&gt;17&lt;/ref-type&gt;&lt;contributors&gt;&lt;authors&gt;&lt;author&gt;Smith, S. L.&lt;/author&gt;&lt;author&gt;Jennings, P. E.&lt;/author&gt;&lt;/authors&gt;&lt;/contributors&gt;&lt;auth-address&gt;Department of Radiology, Ipswich Hospital NHS Trust, Ipswich, Suffolk, UK.&lt;/auth-address&gt;&lt;titles&gt;&lt;title&gt;Lung radiofrequency and microwave ablation: a review of indications, techniques and post-procedural imaging appearances&lt;/title&gt;&lt;secondary-title&gt;Br J Radiol&lt;/secondary-title&gt;&lt;/titles&gt;&lt;periodical&gt;&lt;full-title&gt;Br J Radiol&lt;/full-title&gt;&lt;abbr-1&gt;The British journal of radiology&lt;/abbr-1&gt;&lt;/periodical&gt;&lt;pages&gt;20140598&lt;/pages&gt;&lt;volume&gt;88&lt;/volume&gt;&lt;number&gt;1046&lt;/number&gt;&lt;edition&gt;2014/12/04&lt;/edition&gt;&lt;keywords&gt;&lt;keyword&gt;Catheter Ablation/ methods&lt;/keyword&gt;&lt;keyword&gt;Diathermy/ methods&lt;/keyword&gt;&lt;keyword&gt;Humans&lt;/keyword&gt;&lt;keyword&gt;Lung/ radiography&lt;/keyword&gt;&lt;keyword&gt;Lung Neoplasms/radiography/ therapy&lt;/keyword&gt;&lt;keyword&gt;Microwaves/ therapeutic use&lt;/keyword&gt;&lt;keyword&gt;Tomography, X-Ray Computed&lt;/keyword&gt;&lt;/keywords&gt;&lt;dates&gt;&lt;year&gt;2015&lt;/year&gt;&lt;pub-dates&gt;&lt;date&gt;Feb&lt;/date&gt;&lt;/pub-dates&gt;&lt;/dates&gt;&lt;isbn&gt;1748-880X (Electronic)&amp;#xD;0007-1285 (Linking)&lt;/isbn&gt;&lt;accession-num&gt;25465192&lt;/accession-num&gt;&lt;urls&gt;&lt;/urls&gt;&lt;electronic-resource-num&gt;10.1259/bjr.20140598&lt;/electronic-resource-num&gt;&lt;remote-database-provider&gt;NLM&lt;/remote-database-provider&gt;&lt;language&gt;eng&lt;/language&gt;&lt;/record&gt;&lt;/Cite&gt;&lt;/EndNote&gt;</w:instrText>
      </w:r>
      <w:r w:rsidRPr="00FC45B7">
        <w:fldChar w:fldCharType="separate"/>
      </w:r>
      <w:r>
        <w:rPr>
          <w:noProof/>
        </w:rPr>
        <w:t>[128]</w:t>
      </w:r>
      <w:r w:rsidRPr="00FC45B7">
        <w:fldChar w:fldCharType="end"/>
      </w:r>
      <w:r w:rsidRPr="00FC45B7">
        <w:t xml:space="preserve">. Following the procedure, the CT and </w:t>
      </w:r>
      <w:r w:rsidRPr="00FC45B7">
        <w:rPr>
          <w:vertAlign w:val="superscript"/>
        </w:rPr>
        <w:t>18</w:t>
      </w:r>
      <w:r w:rsidRPr="00FC45B7">
        <w:t xml:space="preserve">FDG-PET CT imaging features of the ablation defect and tract vary both with time and between patients </w:t>
      </w:r>
      <w:r w:rsidRPr="00FC45B7">
        <w:fldChar w:fldCharType="begin">
          <w:fldData xml:space="preserve">PEVuZE5vdGU+PENpdGU+PEF1dGhvcj5TaGFybWE8L0F1dGhvcj48WWVhcj4yMDEzPC9ZZWFyPjxS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</w:fldData>
        </w:fldChar>
      </w:r>
      <w:r>
        <w:instrText xml:space="preserve"> ADDIN EN.CITE </w:instrText>
      </w:r>
      <w:r>
        <w:fldChar w:fldCharType="begin">
          <w:fldData xml:space="preserve">PEVuZE5vdGU+PENpdGU+PEF1dGhvcj5TaGFybWE8L0F1dGhvcj48WWVhcj4yMDEzPC9ZZWFyPjxS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</w:fldData>
        </w:fldChar>
      </w:r>
      <w:r>
        <w:instrText xml:space="preserve"> ADDIN EN.CITE.DATA </w:instrText>
      </w:r>
      <w:r>
        <w:fldChar w:fldCharType="end"/>
      </w:r>
      <w:r w:rsidRPr="00FC45B7">
        <w:fldChar w:fldCharType="separate"/>
      </w:r>
      <w:r>
        <w:rPr>
          <w:noProof/>
        </w:rPr>
        <w:t>[128, 129]</w:t>
      </w:r>
      <w:r w:rsidRPr="00FC45B7">
        <w:fldChar w:fldCharType="end"/>
      </w:r>
      <w:r w:rsidRPr="00FC45B7">
        <w:t>. Pneumothorax occurs in up to 40% of patients and immediate</w:t>
      </w:r>
      <w:r>
        <w:t>ly</w:t>
      </w:r>
      <w:r w:rsidRPr="00FC45B7">
        <w:t xml:space="preserve"> post treatment CT typically shows a halo of groun</w:t>
      </w:r>
      <w:r>
        <w:t xml:space="preserve">d glass surrounding the lesion </w:t>
      </w:r>
      <w:r w:rsidRPr="00FC45B7">
        <w:t xml:space="preserve">and </w:t>
      </w:r>
      <w:r>
        <w:t>electrode tract. This</w:t>
      </w:r>
      <w:r w:rsidRPr="00FC45B7">
        <w:t xml:space="preserve"> corresponds in </w:t>
      </w:r>
      <w:r>
        <w:t xml:space="preserve">animal </w:t>
      </w:r>
      <w:r w:rsidRPr="00FC45B7">
        <w:t xml:space="preserve">models to cell death, haemorrhage and neutrophil infiltration </w:t>
      </w:r>
      <w:r w:rsidRPr="00FC45B7">
        <w:fldChar w:fldCharType="begin"/>
      </w:r>
      <w:r>
        <w:instrText xml:space="preserve"> ADDIN EN.CITE &lt;EndNote&gt;&lt;Cite&gt;&lt;Author&gt;Smith&lt;/Author&gt;&lt;Year&gt;2008&lt;/Year&gt;&lt;RecNum&gt;3508&lt;/RecNum&gt;&lt;DisplayText&gt;[130]&lt;/DisplayText&gt;&lt;record&gt;&lt;rec-number&gt;3508&lt;/rec-number&gt;&lt;foreign-keys&gt;&lt;key app="EN" db-id="rrddsdp2c2dsvledeaup5efyea2xzsrxe5ep" timestamp="1436776541"&gt;3508&lt;/key&gt;&lt;/foreign-keys&gt;&lt;ref-type name="Journal Article"&gt;17&lt;/ref-type&gt;&lt;contributors&gt;&lt;authors&gt;&lt;author&gt;Smith, S.&lt;/author&gt;&lt;author&gt;Gillams, A.&lt;/author&gt;&lt;/authors&gt;&lt;/contributors&gt;&lt;auth-address&gt;Department of Radiology, University College Hospital, London, UK.&lt;/auth-address&gt;&lt;titles&gt;&lt;title&gt;Imaging appearances following thermal ablation&lt;/title&gt;&lt;secondary-title&gt;Clin Radiol&lt;/secondary-title&gt;&lt;/titles&gt;&lt;periodical&gt;&lt;full-title&gt;Clin Radiol&lt;/full-title&gt;&lt;abbr-1&gt;Clinical radiology&lt;/abbr-1&gt;&lt;/periodical&gt;&lt;pages&gt;1-11&lt;/pages&gt;&lt;volume&gt;63&lt;/volume&gt;&lt;number&gt;1&lt;/number&gt;&lt;edition&gt;2007/12/11&lt;/edition&gt;&lt;keywords&gt;&lt;keyword&gt;Aged&lt;/keyword&gt;&lt;keyword&gt;Catheter Ablation&lt;/keyword&gt;&lt;keyword&gt;Female&lt;/keyword&gt;&lt;keyword&gt;Humans&lt;/keyword&gt;&lt;keyword&gt;Kidney Neoplasms/radiography/surgery&lt;/keyword&gt;&lt;keyword&gt;Liver Neoplasms/radiography/surgery&lt;/keyword&gt;&lt;keyword&gt;Lung Neoplasms/radiography/surgery&lt;/keyword&gt;&lt;keyword&gt;Magnetic Resonance Imaging&lt;/keyword&gt;&lt;keyword&gt;Neoplasm Recurrence, Local/radiography&lt;/keyword&gt;&lt;keyword&gt;Neoplasms/pathology/ radiography/ surgery&lt;/keyword&gt;&lt;keyword&gt;Positron-Emission Tomography&lt;/keyword&gt;&lt;keyword&gt;Postoperative Period&lt;/keyword&gt;&lt;keyword&gt;Tomography, X-Ray Computed&lt;/keyword&gt;&lt;/keywords&gt;&lt;dates&gt;&lt;year&gt;2008&lt;/year&gt;&lt;pub-dates&gt;&lt;date&gt;Jan&lt;/date&gt;&lt;/pub-dates&gt;&lt;/dates&gt;&lt;isbn&gt;0009-9260 (Print)&amp;#xD;0009-9260 (Linking)&lt;/isbn&gt;&lt;accession-num&gt;18068784&lt;/accession-num&gt;&lt;urls&gt;&lt;related-urls&gt;&lt;url&gt;http://ac.els-cdn.com/S0009926007002620/1-s2.0-S0009926007002620-main.pdf?_tid=543d5664-293a-11e5-a8a3-00000aab0f02&amp;amp;acdnat=1436776800_30893a05bbdec4e0125a5db4904e7d03&lt;/url&gt;&lt;/related-urls&gt;&lt;/urls&gt;&lt;electronic-resource-num&gt;10.1016/j.crad.2007.06.002&lt;/electronic-resource-num&gt;&lt;remote-database-provider&gt;NLM&lt;/remote-database-provider&gt;&lt;language&gt;eng&lt;/language&gt;&lt;/record&gt;&lt;/Cite&gt;&lt;/EndNote&gt;</w:instrText>
      </w:r>
      <w:r w:rsidRPr="00FC45B7">
        <w:fldChar w:fldCharType="separate"/>
      </w:r>
      <w:r>
        <w:rPr>
          <w:noProof/>
        </w:rPr>
        <w:t>[130]</w:t>
      </w:r>
      <w:r w:rsidRPr="00FC45B7">
        <w:fldChar w:fldCharType="end"/>
      </w:r>
      <w:r w:rsidRPr="00FC45B7">
        <w:t>. On CT, the overall size of the ablation zone rea</w:t>
      </w:r>
      <w:r>
        <w:t xml:space="preserve">ches a maximum at around 1 week, followed by involution </w:t>
      </w:r>
      <w:r w:rsidRPr="00FC45B7">
        <w:fldChar w:fldCharType="begin"/>
      </w:r>
      <w:r>
        <w:instrText xml:space="preserve"> ADDIN EN.CITE &lt;EndNote&gt;&lt;Cite&gt;&lt;Author&gt;Smith&lt;/Author&gt;&lt;Year&gt;2008&lt;/Year&gt;&lt;RecNum&gt;3508&lt;/RecNum&gt;&lt;DisplayText&gt;[130]&lt;/DisplayText&gt;&lt;record&gt;&lt;rec-number&gt;3508&lt;/rec-number&gt;&lt;foreign-keys&gt;&lt;key app="EN" db-id="rrddsdp2c2dsvledeaup5efyea2xzsrxe5ep" timestamp="1436776541"&gt;3508&lt;/key&gt;&lt;/foreign-keys&gt;&lt;ref-type name="Journal Article"&gt;17&lt;/ref-type&gt;&lt;contributors&gt;&lt;authors&gt;&lt;author&gt;Smith, S.&lt;/author&gt;&lt;author&gt;Gillams, A.&lt;/author&gt;&lt;/authors&gt;&lt;/contributors&gt;&lt;auth-address&gt;Department of Radiology, University College Hospital, London, UK.&lt;/auth-address&gt;&lt;titles&gt;&lt;title&gt;Imaging appearances following thermal ablation&lt;/title&gt;&lt;secondary-title&gt;Clin Radiol&lt;/secondary-title&gt;&lt;/titles&gt;&lt;periodical&gt;&lt;full-title&gt;Clin Radiol&lt;/full-title&gt;&lt;abbr-1&gt;Clinical radiology&lt;/abbr-1&gt;&lt;/periodical&gt;&lt;pages&gt;1-11&lt;/pages&gt;&lt;volume&gt;63&lt;/volume&gt;&lt;number&gt;1&lt;/number&gt;&lt;edition&gt;2007/12/11&lt;/edition&gt;&lt;keywords&gt;&lt;keyword&gt;Aged&lt;/keyword&gt;&lt;keyword&gt;Catheter Ablation&lt;/keyword&gt;&lt;keyword&gt;Female&lt;/keyword&gt;&lt;keyword&gt;Humans&lt;/keyword&gt;&lt;keyword&gt;Kidney Neoplasms/radiography/surgery&lt;/keyword&gt;&lt;keyword&gt;Liver Neoplasms/radiography/surgery&lt;/keyword&gt;&lt;keyword&gt;Lung Neoplasms/radiography/surgery&lt;/keyword&gt;&lt;keyword&gt;Magnetic Resonance Imaging&lt;/keyword&gt;&lt;keyword&gt;Neoplasm Recurrence, Local/radiography&lt;/keyword&gt;&lt;keyword&gt;Neoplasms/pathology/ radiography/ surgery&lt;/keyword&gt;&lt;keyword&gt;Positron-Emission Tomography&lt;/keyword&gt;&lt;keyword&gt;Postoperative Period&lt;/keyword&gt;&lt;keyword&gt;Tomography, X-Ray Computed&lt;/keyword&gt;&lt;/keywords&gt;&lt;dates&gt;&lt;year&gt;2008&lt;/year&gt;&lt;pub-dates&gt;&lt;date&gt;Jan&lt;/date&gt;&lt;/pub-dates&gt;&lt;/dates&gt;&lt;isbn&gt;0009-9260 (Print)&amp;#xD;0009-9260 (Linking)&lt;/isbn&gt;&lt;accession-num&gt;18068784&lt;/accession-num&gt;&lt;urls&gt;&lt;related-urls&gt;&lt;url&gt;http://ac.els-cdn.com/S0009926007002620/1-s2.0-S0009926007002620-main.pdf?_tid=543d5664-293a-11e5-a8a3-00000aab0f02&amp;amp;acdnat=1436776800_30893a05bbdec4e0125a5db4904e7d03&lt;/url&gt;&lt;/related-urls&gt;&lt;/urls&gt;&lt;electronic-resource-num&gt;10.1016/j.crad.2007.06.002&lt;/electronic-resource-num&gt;&lt;remote-database-provider&gt;NLM&lt;/remote-database-provider&gt;&lt;language&gt;eng&lt;/language&gt;&lt;/record&gt;&lt;/Cite&gt;&lt;/EndNote&gt;</w:instrText>
      </w:r>
      <w:r w:rsidRPr="00FC45B7">
        <w:fldChar w:fldCharType="separate"/>
      </w:r>
      <w:r>
        <w:rPr>
          <w:noProof/>
        </w:rPr>
        <w:t>[130]</w:t>
      </w:r>
      <w:r w:rsidRPr="00FC45B7">
        <w:fldChar w:fldCharType="end"/>
      </w:r>
      <w:r w:rsidRPr="00FC45B7">
        <w:t xml:space="preserve">. </w:t>
      </w:r>
      <w:r>
        <w:t xml:space="preserve">Between around one to </w:t>
      </w:r>
      <w:r w:rsidRPr="00FC45B7">
        <w:t xml:space="preserve">four weeks, an enhancing rim </w:t>
      </w:r>
      <w:r>
        <w:t xml:space="preserve">of </w:t>
      </w:r>
      <w:r w:rsidRPr="00FC45B7">
        <w:t>inflammatory infiltration and gran</w:t>
      </w:r>
      <w:r>
        <w:t xml:space="preserve">ulation tissue develops. The central ablation zone appears as a dense nodule at 1-3 months, typically involuting </w:t>
      </w:r>
      <w:r w:rsidRPr="00FC45B7">
        <w:t xml:space="preserve">by 12 months to leave a scar. The features on </w:t>
      </w:r>
      <w:r w:rsidRPr="00FC45B7">
        <w:rPr>
          <w:vertAlign w:val="superscript"/>
        </w:rPr>
        <w:t>18</w:t>
      </w:r>
      <w:r w:rsidRPr="00FC45B7">
        <w:t>FDG-PET CT</w:t>
      </w:r>
      <w:r w:rsidRPr="00FC45B7" w:rsidDel="00646470">
        <w:t xml:space="preserve"> </w:t>
      </w:r>
      <w:r w:rsidRPr="00FC45B7">
        <w:t xml:space="preserve">follow a similar course, with peripheral rim of </w:t>
      </w:r>
      <w:r w:rsidRPr="00FC45B7">
        <w:rPr>
          <w:vertAlign w:val="superscript"/>
        </w:rPr>
        <w:t>18</w:t>
      </w:r>
      <w:r w:rsidRPr="00FC45B7">
        <w:t xml:space="preserve">FDG uptake developing between 1 and 6 months for around 68% of ablations, </w:t>
      </w:r>
      <w:r w:rsidRPr="0048761E">
        <w:t>which is often replaced by increasing activity centrally between 6 months and a year.</w:t>
      </w:r>
      <w:r>
        <w:t xml:space="preserve"> S</w:t>
      </w:r>
      <w:r w:rsidRPr="0048761E">
        <w:t>tandard of care</w:t>
      </w:r>
      <w:r>
        <w:t xml:space="preserve"> </w:t>
      </w:r>
      <w:r w:rsidRPr="0048761E">
        <w:t xml:space="preserve">imaging </w:t>
      </w:r>
      <w:r>
        <w:t>therefore fails to differentiate</w:t>
      </w:r>
      <w:r w:rsidRPr="00F11B21">
        <w:t xml:space="preserve"> treatme</w:t>
      </w:r>
      <w:r w:rsidRPr="009C5669">
        <w:t>nt effect from local recurre</w:t>
      </w:r>
      <w:r w:rsidRPr="005F5452">
        <w:t>nce</w:t>
      </w:r>
      <w:r>
        <w:t xml:space="preserve"> in the first year</w:t>
      </w:r>
      <w:r w:rsidRPr="005F5452">
        <w:t xml:space="preserve"> </w:t>
      </w:r>
      <w:r w:rsidRPr="00FC45B7">
        <w:fldChar w:fldCharType="begin">
          <w:fldData xml:space="preserve">PEVuZE5vdGU+PENpdGU+PEF1dGhvcj5TaGFybWE8L0F1dGhvcj48WWVhcj4yMDEzPC9ZZWFyPjxS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TaGFybWE8L0F1dGhvcj48WWVhcj4yMDEzPC9ZZWFyPjxS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</w:fldData>
        </w:fldChar>
      </w:r>
      <w:r>
        <w:instrText xml:space="preserve"> ADDIN EN.CITE.DATA </w:instrText>
      </w:r>
      <w:r>
        <w:fldChar w:fldCharType="end"/>
      </w:r>
      <w:r w:rsidRPr="00FC45B7">
        <w:fldChar w:fldCharType="separate"/>
      </w:r>
      <w:r>
        <w:rPr>
          <w:noProof/>
        </w:rPr>
        <w:t>[129]</w:t>
      </w:r>
      <w:r w:rsidRPr="00FC45B7">
        <w:fldChar w:fldCharType="end"/>
      </w:r>
      <w:r w:rsidRPr="00FC45B7">
        <w:t>.</w:t>
      </w:r>
      <w:r>
        <w:t xml:space="preserve"> </w:t>
      </w:r>
      <w:r>
        <w:rPr>
          <w:highlight w:val="white"/>
        </w:rPr>
        <w:t xml:space="preserve">DW-MRI </w:t>
      </w:r>
      <w:r w:rsidRPr="00FC45B7">
        <w:rPr>
          <w:highlight w:val="white"/>
        </w:rPr>
        <w:t>has p</w:t>
      </w:r>
      <w:r w:rsidRPr="0048761E">
        <w:rPr>
          <w:highlight w:val="white"/>
        </w:rPr>
        <w:t xml:space="preserve">otential in </w:t>
      </w:r>
      <w:r>
        <w:rPr>
          <w:highlight w:val="white"/>
        </w:rPr>
        <w:t xml:space="preserve">this context, as an increasing ADC has been demonstrated following therapy and favours treatment response </w:t>
      </w:r>
      <w:r w:rsidRPr="00FC45B7">
        <w:rPr>
          <w:highlight w:val="white"/>
        </w:rPr>
        <w:fldChar w:fldCharType="begin">
          <w:fldData xml:space="preserve">PEVuZE5vdGU+PENpdGU+PEF1dGhvcj5Pa3VtYTwvQXV0aG9yPjxZZWFyPjIwMDk8L1llYXI+PFJl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</w:fldData>
        </w:fldChar>
      </w:r>
      <w:r>
        <w:rPr>
          <w:highlight w:val="white"/>
        </w:rPr>
        <w:instrText xml:space="preserve"> ADDIN EN.CITE </w:instrText>
      </w:r>
      <w:r>
        <w:rPr>
          <w:highlight w:val="white"/>
        </w:rPr>
        <w:fldChar w:fldCharType="begin">
          <w:fldData xml:space="preserve">PEVuZE5vdGU+PENpdGU+PEF1dGhvcj5Pa3VtYTwvQXV0aG9yPjxZZWFyPjIwMDk8L1llYXI+PFJl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</w:fldData>
        </w:fldChar>
      </w:r>
      <w:r>
        <w:rPr>
          <w:highlight w:val="white"/>
        </w:rPr>
        <w:instrText xml:space="preserve"> ADDIN EN.CITE.DATA </w:instrText>
      </w:r>
      <w:r>
        <w:rPr>
          <w:highlight w:val="white"/>
        </w:rPr>
      </w:r>
      <w:r>
        <w:rPr>
          <w:highlight w:val="white"/>
        </w:rPr>
        <w:fldChar w:fldCharType="end"/>
      </w:r>
      <w:r w:rsidRPr="00FC45B7">
        <w:rPr>
          <w:highlight w:val="white"/>
        </w:rPr>
      </w:r>
      <w:r w:rsidRPr="00FC45B7">
        <w:rPr>
          <w:highlight w:val="white"/>
        </w:rPr>
        <w:fldChar w:fldCharType="separate"/>
      </w:r>
      <w:r>
        <w:rPr>
          <w:noProof/>
          <w:highlight w:val="white"/>
        </w:rPr>
        <w:t>[131]</w:t>
      </w:r>
      <w:r w:rsidRPr="00FC45B7">
        <w:rPr>
          <w:highlight w:val="white"/>
        </w:rPr>
        <w:fldChar w:fldCharType="end"/>
      </w:r>
      <w:r w:rsidRPr="00FC45B7">
        <w:rPr>
          <w:highlight w:val="white"/>
        </w:rPr>
        <w:t xml:space="preserve">. </w:t>
      </w:r>
    </w:p>
    <w:p w:rsidR="00013EE3" w:rsidRPr="00F11B21" w:rsidRDefault="00013EE3" w:rsidP="00013EE3">
      <w:pPr>
        <w:spacing w:line="480" w:lineRule="auto"/>
        <w:ind w:left="-300" w:right="-260"/>
      </w:pPr>
    </w:p>
    <w:p w:rsidR="00013EE3" w:rsidRDefault="00013EE3" w:rsidP="00013EE3">
      <w:pPr>
        <w:spacing w:line="480" w:lineRule="auto"/>
        <w:ind w:left="-300" w:right="-260"/>
        <w:rPr>
          <w:b/>
        </w:rPr>
      </w:pPr>
      <w:r>
        <w:rPr>
          <w:b/>
        </w:rPr>
        <w:t>Conclusion and Future Perspectives</w:t>
      </w:r>
    </w:p>
    <w:p w:rsidR="00013EE3" w:rsidRDefault="00013EE3" w:rsidP="00013EE3">
      <w:pPr>
        <w:spacing w:line="480" w:lineRule="auto"/>
        <w:ind w:left="-300" w:right="-260"/>
        <w:jc w:val="both"/>
      </w:pPr>
      <w:r w:rsidRPr="006F4214">
        <w:t xml:space="preserve">In addition to the </w:t>
      </w:r>
      <w:r>
        <w:t xml:space="preserve">existing functional parameters discussed, a range of combined imaging agents are under investigation, many of which are aimed at increasing specificity for the biological process targeted by anti-cancer agents. </w:t>
      </w:r>
      <w:r>
        <w:rPr>
          <w:vertAlign w:val="superscript"/>
        </w:rPr>
        <w:t>89</w:t>
      </w:r>
      <w:r>
        <w:t xml:space="preserve">Zirconium PET tracer labelling of therapeutic agents (eg anti PDL-1 antibody), has potential to quantify the pharmacokinetics </w:t>
      </w:r>
      <w:r>
        <w:lastRenderedPageBreak/>
        <w:t xml:space="preserve">of drug delivery to target </w:t>
      </w:r>
      <w:r>
        <w:fldChar w:fldCharType="begin"/>
      </w:r>
      <w:r>
        <w:instrText xml:space="preserve"> ADDIN EN.CITE &lt;EndNote&gt;&lt;Cite&gt;&lt;Author&gt;van de Watering&lt;/Author&gt;&lt;Year&gt;2014&lt;/Year&gt;&lt;RecNum&gt;3538&lt;/RecNum&gt;&lt;DisplayText&gt;[132]&lt;/DisplayText&gt;&lt;record&gt;&lt;rec-number&gt;3538&lt;/rec-number&gt;&lt;foreign-keys&gt;&lt;key app="EN" db-id="rrddsdp2c2dsvledeaup5efyea2xzsrxe5ep" timestamp="1437424685"&gt;3538&lt;/key&gt;&lt;/foreign-keys&gt;&lt;ref-type name="Journal Article"&gt;17&lt;/ref-type&gt;&lt;contributors&gt;&lt;authors&gt;&lt;author&gt;van de Watering, F. C.&lt;/author&gt;&lt;author&gt;Rijpkema, M.&lt;/author&gt;&lt;author&gt;Perk, L.&lt;/author&gt;&lt;author&gt;Brinkmann, U.&lt;/author&gt;&lt;author&gt;Oyen, W. J.&lt;/author&gt;&lt;author&gt;Boerman, O. C.&lt;/author&gt;&lt;/authors&gt;&lt;/contributors&gt;&lt;auth-address&gt;Department of Radiology and Nuclear Medicine, Radboud University Medical Center, Geert Grooteplein Zuid 10, 6525 GA, Nijmegen, The Netherlands.&amp;#xD;Radboud Translational Medicine B.V., Reinier Postlaan 2, 6525 GC, Nijmegen, The Netherlands.&amp;#xD;Roche Pharma Research &amp;amp; Early Development, Large Molecule Research, Nonnenwald 2, 82377 Penzberg, Germany.&lt;/auth-address&gt;&lt;titles&gt;&lt;title&gt;Zirconium-89 labeled antibodies: a new tool for molecular imaging in cancer patients&lt;/title&gt;&lt;secondary-title&gt;Biomed Res Int&lt;/secondary-title&gt;&lt;/titles&gt;&lt;periodical&gt;&lt;full-title&gt;Biomed Res Int&lt;/full-title&gt;&lt;abbr-1&gt;BioMed research international&lt;/abbr-1&gt;&lt;/periodical&gt;&lt;pages&gt;203601&lt;/pages&gt;&lt;volume&gt;2014&lt;/volume&gt;&lt;edition&gt;2014/07/06&lt;/edition&gt;&lt;keywords&gt;&lt;keyword&gt;Antibodies/chemistry/diagnostic use&lt;/keyword&gt;&lt;keyword&gt;Humans&lt;/keyword&gt;&lt;keyword&gt;Molecular Imaging&lt;/keyword&gt;&lt;keyword&gt;Neoplasms/pathology/ radiography&lt;/keyword&gt;&lt;keyword&gt;Positron-Emission Tomography&lt;/keyword&gt;&lt;keyword&gt;Radioisotopes/chemistry/ diagnostic use&lt;/keyword&gt;&lt;keyword&gt;Zirconium/chemistry/ diagnostic use&lt;/keyword&gt;&lt;/keywords&gt;&lt;dates&gt;&lt;year&gt;2014&lt;/year&gt;&lt;/dates&gt;&lt;isbn&gt;2314-6141 (Electronic)&lt;/isbn&gt;&lt;accession-num&gt;24991539&lt;/accession-num&gt;&lt;urls&gt;&lt;/urls&gt;&lt;custom2&gt;PMC4058511&lt;/custom2&gt;&lt;electronic-resource-num&gt;10.1155/2014/203601&lt;/electronic-resource-num&gt;&lt;remote-database-provider&gt;NLM&lt;/remote-database-provider&gt;&lt;language&gt;eng&lt;/language&gt;&lt;/record&gt;&lt;/Cite&gt;&lt;/EndNote&gt;</w:instrText>
      </w:r>
      <w:r>
        <w:fldChar w:fldCharType="separate"/>
      </w:r>
      <w:r>
        <w:rPr>
          <w:noProof/>
        </w:rPr>
        <w:t>[132]</w:t>
      </w:r>
      <w:r>
        <w:fldChar w:fldCharType="end"/>
      </w:r>
      <w:r>
        <w:t xml:space="preserve">, as well as to track T-cells for immunotherapy planning and response evaluation </w:t>
      </w:r>
      <w:r>
        <w:fldChar w:fldCharType="begin"/>
      </w:r>
      <w:r>
        <w:instrText xml:space="preserve"> ADDIN EN.CITE &lt;EndNote&gt;&lt;Cite&gt;&lt;Author&gt;Liu&lt;/Author&gt;&lt;Year&gt;2014&lt;/Year&gt;&lt;RecNum&gt;2743&lt;/RecNum&gt;&lt;DisplayText&gt;[133]&lt;/DisplayText&gt;&lt;record&gt;&lt;rec-number&gt;2743&lt;/rec-number&gt;&lt;foreign-keys&gt;&lt;key app="EN" db-id="rrddsdp2c2dsvledeaup5efyea2xzsrxe5ep" timestamp="1418898245"&gt;2743&lt;/key&gt;&lt;/foreign-keys&gt;&lt;ref-type name="Journal Article"&gt;17&lt;/ref-type&gt;&lt;contributors&gt;&lt;authors&gt;&lt;author&gt;Liu, Z.&lt;/author&gt;&lt;author&gt;Li, Z.&lt;/author&gt;&lt;/authors&gt;&lt;/contributors&gt;&lt;auth-address&gt;Department of Translational Imaging, Houston Methodist Research Institute, Weill Medical College Cornell University, 6670 Bertner Avenue, Houston, TX 77030, USA.&lt;/auth-address&gt;&lt;titles&gt;&lt;title&gt;Molecular imaging in tracking tumor-specific cytotoxic T lymphocytes (CTLs)&lt;/title&gt;&lt;secondary-title&gt;Theranostics&lt;/secondary-title&gt;&lt;alt-title&gt;Theranostics&lt;/alt-title&gt;&lt;/titles&gt;&lt;periodical&gt;&lt;full-title&gt;Theranostics&lt;/full-title&gt;&lt;abbr-1&gt;Theranostics&lt;/abbr-1&gt;&lt;/periodical&gt;&lt;alt-periodical&gt;&lt;full-title&gt;Theranostics&lt;/full-title&gt;&lt;abbr-1&gt;Theranostics&lt;/abbr-1&gt;&lt;/alt-periodical&gt;&lt;pages&gt;990-1001&lt;/pages&gt;&lt;volume&gt;4&lt;/volume&gt;&lt;number&gt;10&lt;/number&gt;&lt;dates&gt;&lt;year&gt;2014&lt;/year&gt;&lt;/dates&gt;&lt;isbn&gt;1838-7640 (Electronic)&amp;#xD;1838-7640 (Linking)&lt;/isbn&gt;&lt;accession-num&gt;25157278&lt;/accession-num&gt;&lt;urls&gt;&lt;related-urls&gt;&lt;url&gt;http://www.ncbi.nlm.nih.gov/pubmed/25157278&lt;/url&gt;&lt;url&gt;http://www.ncbi.nlm.nih.gov/pmc/articles/PMC4142291/pdf/thnov04p0990.pdf&lt;/url&gt;&lt;/related-urls&gt;&lt;/urls&gt;&lt;custom2&gt;4142291&lt;/custom2&gt;&lt;electronic-resource-num&gt;10.7150/thno.9268&lt;/electronic-resource-num&gt;&lt;/record&gt;&lt;/Cite&gt;&lt;/EndNote&gt;</w:instrText>
      </w:r>
      <w:r>
        <w:fldChar w:fldCharType="separate"/>
      </w:r>
      <w:r>
        <w:rPr>
          <w:noProof/>
        </w:rPr>
        <w:t>[133]</w:t>
      </w:r>
      <w:r>
        <w:fldChar w:fldCharType="end"/>
      </w:r>
      <w:r>
        <w:t>. These studies are however investigational and available at specialist centres only.</w:t>
      </w:r>
    </w:p>
    <w:p w:rsidR="00013EE3" w:rsidRDefault="00013EE3" w:rsidP="00013EE3">
      <w:pPr>
        <w:spacing w:line="480" w:lineRule="auto"/>
        <w:ind w:left="-300" w:right="-260"/>
        <w:jc w:val="both"/>
      </w:pPr>
      <w:r>
        <w:t xml:space="preserve">Currently, size based evaluation remains the cornerstone in monitoring treatment response. </w:t>
      </w:r>
      <w:r w:rsidRPr="00FC45B7">
        <w:rPr>
          <w:vertAlign w:val="superscript"/>
        </w:rPr>
        <w:t>18</w:t>
      </w:r>
      <w:r w:rsidRPr="00FC45B7">
        <w:t>FDG-PET CT</w:t>
      </w:r>
      <w:r w:rsidRPr="00FC45B7" w:rsidDel="00646470">
        <w:t xml:space="preserve"> </w:t>
      </w:r>
      <w:r>
        <w:t xml:space="preserve">based functional metabolic evaluation offers both an improvement in prognostication and an earlier response evaluation compared with CT for cytotoxic agents and EGFR inhibitors, although is limited where inflammatory uptake confounds tumour cell death. The latter scenario is common following immunotherapy, radiotherapy or local ablative therapies. DW-MRI derived ADC, in combination with standard T1W and T2W anatomical sequences, shows greatest promise in terms of repeatability and potential additional value in these situations. The multimodality capacity of MRI, combined with emergence of PET-MRI scanners offers a vast array of potential imaging probes; each combination will require systematic evaluation with both existing and emerging therapeutic regimes. Knowledge of the pathological processes driving treatment response and of the biological processes to which each imaging modality relates should in the future inform which techniques are best suited to any specific targeted anti-cancer therapy, so that rationally constructed multi-modality imaging evaluation is undertaken. </w:t>
      </w:r>
    </w:p>
    <w:p w:rsidR="000A4403" w:rsidRPr="000F5B1E" w:rsidRDefault="00013EE3" w:rsidP="000A4403">
      <w:pPr>
        <w:ind w:left="-284"/>
        <w:rPr>
          <w:b/>
        </w:rPr>
      </w:pPr>
      <w:r w:rsidRPr="005F5452">
        <w:br w:type="page"/>
      </w:r>
      <w:r w:rsidR="000A4403" w:rsidRPr="000F5B1E">
        <w:rPr>
          <w:b/>
        </w:rPr>
        <w:lastRenderedPageBreak/>
        <w:t>Figure legends</w:t>
      </w:r>
    </w:p>
    <w:p w:rsidR="000A4403" w:rsidRPr="00CF573B" w:rsidRDefault="000A4403" w:rsidP="000A4403">
      <w:pPr>
        <w:ind w:left="-284"/>
      </w:pPr>
      <w:r w:rsidRPr="000F5B1E">
        <w:rPr>
          <w:b/>
        </w:rPr>
        <w:t>Figure 1)</w:t>
      </w:r>
      <w:r w:rsidRPr="00CF573B">
        <w:t xml:space="preserve"> Correlation between imaging modalities and the mechanistic steps involved in tumour growth, vascularisation, stromal interaction and metastasis. The process interrogated and the resolution (spatial and temporal) afforded by each imaging modality is required for rational selection of imaging biomarkers.</w:t>
      </w:r>
    </w:p>
    <w:p w:rsidR="000A4403" w:rsidRDefault="000A4403" w:rsidP="000A4403">
      <w:pPr>
        <w:ind w:left="-284"/>
      </w:pPr>
      <w:r w:rsidRPr="000F5B1E">
        <w:rPr>
          <w:b/>
        </w:rPr>
        <w:t>Figure 2)</w:t>
      </w:r>
      <w:r w:rsidRPr="000F5B1E">
        <w:t xml:space="preserve"> Critical timing of assessment using size based response criteria following immunotherapy. Axial CT images through a PDL1 positive left upper lobe primary NSCLC and the liver</w:t>
      </w:r>
      <w:r>
        <w:t>: (a) A</w:t>
      </w:r>
      <w:r w:rsidRPr="000F5B1E">
        <w:t xml:space="preserve">t baseline; (b) 8 weeks after commencing Pembrolizumab (anti-PDL1), showing decrease in size of the left upper lobe tumour (arrow-head) but with developing liver lesions reported as new metastases (arrows). (c) 12 weeks after commencing therapy both the primary lesion and the liver lesions show </w:t>
      </w:r>
      <w:r>
        <w:t xml:space="preserve">overall </w:t>
      </w:r>
      <w:r w:rsidRPr="000F5B1E">
        <w:t>RECIST partial response</w:t>
      </w:r>
      <w:r>
        <w:t xml:space="preserve"> from baseline</w:t>
      </w:r>
      <w:r w:rsidRPr="000F5B1E">
        <w:t xml:space="preserve">. ‘RECIST atypical’ response patterns early (less than 12 weeks) following immunotherapy and targeted agents (eg TKI) must be recognised prior to changing treatment strategies. </w:t>
      </w:r>
    </w:p>
    <w:p w:rsidR="000A4403" w:rsidRPr="000F5B1E" w:rsidRDefault="000A4403" w:rsidP="000A4403">
      <w:pPr>
        <w:ind w:left="-284"/>
      </w:pPr>
      <w:r w:rsidRPr="000F5B1E">
        <w:rPr>
          <w:b/>
        </w:rPr>
        <w:t>Figure 3)</w:t>
      </w:r>
      <w:r w:rsidRPr="000F5B1E">
        <w:t xml:space="preserve"> Metabolic response to cytotoxic chemotherapy. Axial CT and </w:t>
      </w:r>
      <w:r w:rsidRPr="000F5B1E">
        <w:rPr>
          <w:vertAlign w:val="superscript"/>
        </w:rPr>
        <w:t>18</w:t>
      </w:r>
      <w:r w:rsidRPr="000F5B1E">
        <w:t>FDG PET CT images through a right lower lobe primary NSCLC</w:t>
      </w:r>
      <w:r>
        <w:t>:</w:t>
      </w:r>
      <w:r w:rsidRPr="000F5B1E">
        <w:t xml:space="preserve"> (a</w:t>
      </w:r>
      <w:r>
        <w:t xml:space="preserve"> and b)</w:t>
      </w:r>
      <w:r w:rsidR="004B3B95">
        <w:t xml:space="preserve"> </w:t>
      </w:r>
      <w:r>
        <w:t>B</w:t>
      </w:r>
      <w:r w:rsidRPr="000F5B1E">
        <w:t>efore and</w:t>
      </w:r>
      <w:r>
        <w:t>;</w:t>
      </w:r>
      <w:r w:rsidRPr="000F5B1E">
        <w:t xml:space="preserve"> (</w:t>
      </w:r>
      <w:r>
        <w:t>c and d</w:t>
      </w:r>
      <w:r w:rsidRPr="000F5B1E">
        <w:t>) after 4 cycles of platinum based cytotoxic chemotherapy.</w:t>
      </w:r>
      <w:r>
        <w:t xml:space="preserve"> This confirms that</w:t>
      </w:r>
      <w:r w:rsidRPr="000F5B1E">
        <w:t xml:space="preserve"> </w:t>
      </w:r>
      <w:r w:rsidRPr="000F5B1E">
        <w:rPr>
          <w:vertAlign w:val="superscript"/>
        </w:rPr>
        <w:t>18</w:t>
      </w:r>
      <w:r w:rsidRPr="000F5B1E">
        <w:t>FDG-PET metabolic response precedes reduction in size.</w:t>
      </w:r>
    </w:p>
    <w:p w:rsidR="000A4403" w:rsidRPr="000F5B1E" w:rsidRDefault="000A4403" w:rsidP="000A4403">
      <w:pPr>
        <w:ind w:left="-284"/>
      </w:pPr>
      <w:r w:rsidRPr="000F5B1E">
        <w:rPr>
          <w:b/>
        </w:rPr>
        <w:t>Figure 4)</w:t>
      </w:r>
      <w:r w:rsidRPr="000F5B1E">
        <w:t xml:space="preserve"> A case in which metabolic response is seen following curative radiotherapy. Axial CT and </w:t>
      </w:r>
      <w:r w:rsidRPr="000F5B1E">
        <w:rPr>
          <w:vertAlign w:val="superscript"/>
        </w:rPr>
        <w:t>18</w:t>
      </w:r>
      <w:r w:rsidRPr="000F5B1E">
        <w:t>FDG PET CT images through a right upper lobe primary NSCLC</w:t>
      </w:r>
      <w:r>
        <w:t>:</w:t>
      </w:r>
      <w:r w:rsidRPr="000F5B1E">
        <w:t xml:space="preserve"> (a</w:t>
      </w:r>
      <w:r>
        <w:t xml:space="preserve"> and b) Before and; (c and d</w:t>
      </w:r>
      <w:r w:rsidRPr="000F5B1E">
        <w:t>) 12 months after curative radiotherapy (64Gy in 32#). Complete metabolic response within the residuum at the primary tumour site confirms that this remains clear of macroscopic tumour recurrence, despite residual post therapy scarring on CT. However, microscopic disease below 0.5-1cm below the resolution of PET imaging and may yield false negative results and the timing of response can vary between individuals.</w:t>
      </w:r>
    </w:p>
    <w:p w:rsidR="000A4403" w:rsidRPr="000F5B1E" w:rsidRDefault="000A4403" w:rsidP="000A4403">
      <w:pPr>
        <w:ind w:left="-284"/>
      </w:pPr>
      <w:r w:rsidRPr="000F5B1E">
        <w:rPr>
          <w:b/>
        </w:rPr>
        <w:t>Figure 5)</w:t>
      </w:r>
      <w:r w:rsidRPr="000F5B1E">
        <w:t xml:space="preserve"> Limitation of CT and </w:t>
      </w:r>
      <w:r w:rsidRPr="000F5B1E">
        <w:rPr>
          <w:vertAlign w:val="superscript"/>
        </w:rPr>
        <w:t>18</w:t>
      </w:r>
      <w:r w:rsidRPr="000F5B1E">
        <w:t xml:space="preserve">FDG PET evaluation post stereotactic ablative radiotherapy (SABR). Axial CT and </w:t>
      </w:r>
      <w:r w:rsidRPr="000F5B1E">
        <w:rPr>
          <w:vertAlign w:val="superscript"/>
        </w:rPr>
        <w:t>18</w:t>
      </w:r>
      <w:r w:rsidRPr="000F5B1E">
        <w:t xml:space="preserve">FDG PET CT images </w:t>
      </w:r>
      <w:r w:rsidR="003E7692">
        <w:t>through a left lower lobe NSCLC:</w:t>
      </w:r>
      <w:r w:rsidRPr="000F5B1E">
        <w:t xml:space="preserve"> </w:t>
      </w:r>
      <w:r>
        <w:t xml:space="preserve">(a and b) </w:t>
      </w:r>
      <w:r w:rsidRPr="000F5B1E">
        <w:t xml:space="preserve">6 </w:t>
      </w:r>
      <w:r w:rsidR="003E7692">
        <w:t xml:space="preserve">months </w:t>
      </w:r>
      <w:r w:rsidRPr="000F5B1E">
        <w:t xml:space="preserve">and </w:t>
      </w:r>
      <w:r>
        <w:t xml:space="preserve">(c) </w:t>
      </w:r>
      <w:r w:rsidRPr="000F5B1E">
        <w:t xml:space="preserve">12 months after stereotactic </w:t>
      </w:r>
      <w:r>
        <w:t xml:space="preserve">ablative </w:t>
      </w:r>
      <w:r w:rsidRPr="000F5B1E">
        <w:t>radiotherapy (SABR). (a</w:t>
      </w:r>
      <w:r>
        <w:t xml:space="preserve"> and b) 6 months post SABR:</w:t>
      </w:r>
      <w:r w:rsidRPr="000F5B1E">
        <w:t xml:space="preserve"> </w:t>
      </w:r>
      <w:r>
        <w:t>(a</w:t>
      </w:r>
      <w:r w:rsidRPr="000F5B1E">
        <w:t xml:space="preserve">) </w:t>
      </w:r>
      <w:r>
        <w:t>A</w:t>
      </w:r>
      <w:r w:rsidRPr="000F5B1E">
        <w:t xml:space="preserve"> mass within the hi</w:t>
      </w:r>
      <w:r>
        <w:t>gh dose treatment field on CT; (b</w:t>
      </w:r>
      <w:r w:rsidRPr="000F5B1E">
        <w:t xml:space="preserve">) has residual metabolic activity on </w:t>
      </w:r>
      <w:r w:rsidRPr="000F5B1E">
        <w:rPr>
          <w:vertAlign w:val="superscript"/>
        </w:rPr>
        <w:t>18</w:t>
      </w:r>
      <w:r>
        <w:t xml:space="preserve">FDG PET, </w:t>
      </w:r>
      <w:r w:rsidRPr="000F5B1E">
        <w:t>within which tumour residuum is not diff</w:t>
      </w:r>
      <w:r>
        <w:t>erentiated from inflammation. (c</w:t>
      </w:r>
      <w:r w:rsidRPr="000F5B1E">
        <w:t>) Lack of growth on CT 11 months post SABR confirms that the soft tissue residuum is in keeping with radiotherapy induced inflammatory infiltrate. This was not characterised on FDG PET at 6 months.</w:t>
      </w:r>
    </w:p>
    <w:p w:rsidR="000A4403" w:rsidRDefault="000A4403" w:rsidP="000A4403">
      <w:pPr>
        <w:ind w:left="-284"/>
      </w:pPr>
      <w:r w:rsidRPr="000F5B1E">
        <w:rPr>
          <w:b/>
        </w:rPr>
        <w:t>Figure 6)</w:t>
      </w:r>
      <w:r w:rsidRPr="000F5B1E">
        <w:t xml:space="preserve"> DW-MRI</w:t>
      </w:r>
      <w:r>
        <w:t>:</w:t>
      </w:r>
      <w:r w:rsidRPr="000F5B1E">
        <w:t xml:space="preserve"> </w:t>
      </w:r>
      <w:r>
        <w:t>(a and b</w:t>
      </w:r>
      <w:r w:rsidRPr="000F5B1E">
        <w:t>) pre-treatment and</w:t>
      </w:r>
      <w:r>
        <w:t>; (c</w:t>
      </w:r>
      <w:r w:rsidRPr="000F5B1E">
        <w:t xml:space="preserve"> a</w:t>
      </w:r>
      <w:r>
        <w:t>nd d</w:t>
      </w:r>
      <w:r w:rsidR="00AA22D5">
        <w:t>)</w:t>
      </w:r>
      <w:r w:rsidRPr="000F5B1E">
        <w:t xml:space="preserve"> 3 weeks after cytotoxic chemotherapy for a right lower lobe primary NSCLC. (a) On the pre-treatment axial ADC map, the tumour has a mean ADC value of 57 x10</w:t>
      </w:r>
      <w:r w:rsidRPr="000F5B1E">
        <w:rPr>
          <w:vertAlign w:val="superscript"/>
        </w:rPr>
        <w:t>-5</w:t>
      </w:r>
      <w:r w:rsidRPr="000F5B1E">
        <w:t>mm</w:t>
      </w:r>
      <w:r w:rsidRPr="000F5B1E">
        <w:rPr>
          <w:vertAlign w:val="superscript"/>
        </w:rPr>
        <w:t>2</w:t>
      </w:r>
      <w:r w:rsidRPr="000F5B1E">
        <w:t>s</w:t>
      </w:r>
      <w:r w:rsidRPr="000F5B1E">
        <w:rPr>
          <w:vertAlign w:val="superscript"/>
        </w:rPr>
        <w:t>-1</w:t>
      </w:r>
      <w:r w:rsidRPr="000F5B1E">
        <w:t>; (b) tumour size and anatomic extent are better assessed on the fused high b-value (b750) and anatomic T1W images. (c) 3 weeks after commencing chemotherapy, the mean tumour ADC is increased to 92 x10</w:t>
      </w:r>
      <w:r w:rsidRPr="000F5B1E">
        <w:rPr>
          <w:vertAlign w:val="superscript"/>
        </w:rPr>
        <w:t>-5</w:t>
      </w:r>
      <w:r w:rsidRPr="000F5B1E">
        <w:t>mm</w:t>
      </w:r>
      <w:r w:rsidRPr="000F5B1E">
        <w:rPr>
          <w:vertAlign w:val="superscript"/>
        </w:rPr>
        <w:t>2</w:t>
      </w:r>
      <w:r w:rsidRPr="000F5B1E">
        <w:t>s</w:t>
      </w:r>
      <w:r w:rsidRPr="000F5B1E">
        <w:rPr>
          <w:vertAlign w:val="superscript"/>
        </w:rPr>
        <w:t>-1</w:t>
      </w:r>
      <w:r w:rsidRPr="000F5B1E">
        <w:t xml:space="preserve">, demonstrating the potential of ADC for quantifying treatment response; (d) </w:t>
      </w:r>
      <w:r w:rsidRPr="000F5B1E">
        <w:lastRenderedPageBreak/>
        <w:t>this treatment response is also evaluable qualitatively on the fused high-b (b750) and T1W images.</w:t>
      </w:r>
    </w:p>
    <w:p w:rsidR="00013EE3" w:rsidRPr="00BF5412" w:rsidRDefault="00013EE3" w:rsidP="000A4403">
      <w:pPr>
        <w:ind w:left="-284"/>
      </w:pPr>
      <w:r w:rsidRPr="00073B95">
        <w:rPr>
          <w:b/>
        </w:rPr>
        <w:t>Conflict of Interest Statement:</w:t>
      </w:r>
    </w:p>
    <w:p w:rsidR="00013EE3" w:rsidRPr="00CD73D8" w:rsidRDefault="00013EE3" w:rsidP="005906ED">
      <w:pPr>
        <w:spacing w:line="480" w:lineRule="auto"/>
        <w:ind w:left="-300" w:right="-260"/>
      </w:pPr>
      <w:r w:rsidRPr="00FC45B7">
        <w:t>A Weller</w:t>
      </w:r>
      <w:r w:rsidRPr="00FC45B7">
        <w:rPr>
          <w:vertAlign w:val="superscript"/>
        </w:rPr>
        <w:t>1</w:t>
      </w:r>
      <w:r>
        <w:rPr>
          <w:vertAlign w:val="superscript"/>
        </w:rPr>
        <w:t xml:space="preserve"> </w:t>
      </w:r>
      <w:r w:rsidR="00A920D0">
        <w:tab/>
        <w:t>No Conflict</w:t>
      </w:r>
      <w:r>
        <w:t xml:space="preserve"> of Interest</w:t>
      </w:r>
    </w:p>
    <w:p w:rsidR="00013EE3" w:rsidRPr="00F11B21" w:rsidRDefault="00013EE3" w:rsidP="00013EE3">
      <w:pPr>
        <w:spacing w:line="480" w:lineRule="auto"/>
        <w:ind w:left="-300" w:right="-260"/>
        <w:rPr>
          <w:vertAlign w:val="superscript"/>
        </w:rPr>
      </w:pPr>
      <w:r w:rsidRPr="0048761E">
        <w:t>MER</w:t>
      </w:r>
      <w:r w:rsidRPr="00F11B21">
        <w:t xml:space="preserve"> O’Brien</w:t>
      </w:r>
      <w:r w:rsidRPr="00F11B21">
        <w:rPr>
          <w:vertAlign w:val="superscript"/>
        </w:rPr>
        <w:t>2</w:t>
      </w:r>
      <w:r>
        <w:rPr>
          <w:vertAlign w:val="superscript"/>
        </w:rPr>
        <w:t xml:space="preserve"> </w:t>
      </w:r>
      <w:r>
        <w:tab/>
        <w:t>Editor of EJC: Otherwise, n</w:t>
      </w:r>
      <w:r w:rsidR="00A920D0">
        <w:t>o Conflict</w:t>
      </w:r>
      <w:r>
        <w:t xml:space="preserve"> of Interest.</w:t>
      </w:r>
    </w:p>
    <w:p w:rsidR="00013EE3" w:rsidRPr="000353E3" w:rsidRDefault="00013EE3" w:rsidP="00013EE3">
      <w:pPr>
        <w:spacing w:line="480" w:lineRule="auto"/>
        <w:ind w:left="-300" w:right="-260"/>
      </w:pPr>
      <w:r w:rsidRPr="009C5669">
        <w:t>M Ahmed</w:t>
      </w:r>
      <w:r w:rsidRPr="009C5669">
        <w:rPr>
          <w:vertAlign w:val="superscript"/>
        </w:rPr>
        <w:t>3</w:t>
      </w:r>
      <w:r>
        <w:rPr>
          <w:vertAlign w:val="superscript"/>
        </w:rPr>
        <w:t xml:space="preserve"> </w:t>
      </w:r>
      <w:r>
        <w:tab/>
      </w:r>
      <w:r w:rsidR="00A920D0">
        <w:t>No Conflict</w:t>
      </w:r>
      <w:r w:rsidRPr="000353E3">
        <w:t xml:space="preserve"> of Interest</w:t>
      </w:r>
    </w:p>
    <w:p w:rsidR="00013EE3" w:rsidRPr="000353E3" w:rsidRDefault="00013EE3" w:rsidP="00013EE3">
      <w:pPr>
        <w:spacing w:line="480" w:lineRule="auto"/>
        <w:ind w:left="-300" w:right="-260"/>
        <w:rPr>
          <w:vertAlign w:val="superscript"/>
        </w:rPr>
      </w:pPr>
      <w:r w:rsidRPr="000353E3">
        <w:t>S Popat</w:t>
      </w:r>
      <w:r w:rsidRPr="000353E3">
        <w:rPr>
          <w:vertAlign w:val="superscript"/>
        </w:rPr>
        <w:t xml:space="preserve">2 </w:t>
      </w:r>
      <w:r w:rsidRPr="000353E3">
        <w:tab/>
      </w:r>
      <w:r w:rsidRPr="000353E3">
        <w:tab/>
      </w:r>
      <w:r w:rsidRPr="000353E3">
        <w:rPr>
          <w:rFonts w:eastAsia="Times New Roman"/>
        </w:rPr>
        <w:t>SP reports institutional research grant funding from Pierre-Fabre, Otsuka, and Boehringer-Ingelheim, honoraria from Eli-Lilly, and is non-reimbursed consultant to AstraZeneca, Boehringer-Ingelheim, BMS, Novartis, MSD, Pfizer, Roche.</w:t>
      </w:r>
    </w:p>
    <w:p w:rsidR="00013EE3" w:rsidRPr="006A6691" w:rsidRDefault="00013EE3" w:rsidP="00013EE3">
      <w:pPr>
        <w:spacing w:line="480" w:lineRule="auto"/>
        <w:ind w:left="-300" w:right="-260"/>
      </w:pPr>
      <w:r w:rsidRPr="005F5452">
        <w:t>J Bhosle</w:t>
      </w:r>
      <w:r>
        <w:rPr>
          <w:vertAlign w:val="superscript"/>
        </w:rPr>
        <w:t xml:space="preserve">2 </w:t>
      </w:r>
      <w:r w:rsidR="00B150CB">
        <w:tab/>
      </w:r>
      <w:r w:rsidR="00A920D0">
        <w:t>No Conflict</w:t>
      </w:r>
      <w:r>
        <w:t xml:space="preserve"> of Interest</w:t>
      </w:r>
    </w:p>
    <w:p w:rsidR="00013EE3" w:rsidRPr="005F5452" w:rsidRDefault="00013EE3" w:rsidP="00013EE3">
      <w:pPr>
        <w:spacing w:line="480" w:lineRule="auto"/>
        <w:ind w:left="-300" w:right="-260"/>
        <w:rPr>
          <w:vertAlign w:val="superscript"/>
        </w:rPr>
      </w:pPr>
      <w:r w:rsidRPr="005F5452">
        <w:t>F MacDonald</w:t>
      </w:r>
      <w:r w:rsidRPr="005F5452">
        <w:rPr>
          <w:vertAlign w:val="superscript"/>
        </w:rPr>
        <w:t>3</w:t>
      </w:r>
      <w:r>
        <w:rPr>
          <w:vertAlign w:val="superscript"/>
        </w:rPr>
        <w:t xml:space="preserve"> </w:t>
      </w:r>
      <w:r>
        <w:tab/>
      </w:r>
      <w:r w:rsidR="00A920D0">
        <w:t>No Conflict</w:t>
      </w:r>
      <w:r>
        <w:t xml:space="preserve"> of Interest</w:t>
      </w:r>
    </w:p>
    <w:p w:rsidR="00013EE3" w:rsidRPr="005F5452" w:rsidRDefault="00013EE3" w:rsidP="00013EE3">
      <w:pPr>
        <w:spacing w:line="480" w:lineRule="auto"/>
        <w:ind w:left="-300" w:right="-260"/>
        <w:rPr>
          <w:vertAlign w:val="superscript"/>
        </w:rPr>
      </w:pPr>
      <w:r w:rsidRPr="005F5452">
        <w:t>TA Yap</w:t>
      </w:r>
      <w:r w:rsidRPr="005F5452">
        <w:rPr>
          <w:vertAlign w:val="superscript"/>
        </w:rPr>
        <w:t>2</w:t>
      </w:r>
      <w:r>
        <w:rPr>
          <w:vertAlign w:val="superscript"/>
        </w:rPr>
        <w:t xml:space="preserve"> </w:t>
      </w:r>
      <w:r>
        <w:tab/>
      </w:r>
      <w:r>
        <w:tab/>
      </w:r>
      <w:r w:rsidR="00A920D0">
        <w:t>No Conflict</w:t>
      </w:r>
      <w:r>
        <w:t xml:space="preserve"> of Interest</w:t>
      </w:r>
    </w:p>
    <w:p w:rsidR="00013EE3" w:rsidRPr="00FD4766" w:rsidRDefault="00013EE3" w:rsidP="00013EE3">
      <w:pPr>
        <w:spacing w:line="480" w:lineRule="auto"/>
        <w:ind w:left="-300" w:right="-260"/>
        <w:rPr>
          <w:vertAlign w:val="superscript"/>
        </w:rPr>
      </w:pPr>
      <w:r>
        <w:t>Y Du</w:t>
      </w:r>
      <w:r>
        <w:rPr>
          <w:vertAlign w:val="superscript"/>
        </w:rPr>
        <w:t xml:space="preserve">4 </w:t>
      </w:r>
      <w:r>
        <w:tab/>
      </w:r>
      <w:r>
        <w:tab/>
      </w:r>
      <w:r w:rsidR="00A920D0">
        <w:t>No Conflict</w:t>
      </w:r>
      <w:r>
        <w:t xml:space="preserve"> of Interest</w:t>
      </w:r>
    </w:p>
    <w:p w:rsidR="00013EE3" w:rsidRPr="007E1BE4" w:rsidRDefault="00013EE3" w:rsidP="00013EE3">
      <w:pPr>
        <w:spacing w:line="480" w:lineRule="auto"/>
        <w:ind w:left="-300" w:right="-260"/>
        <w:rPr>
          <w:vertAlign w:val="superscript"/>
        </w:rPr>
      </w:pPr>
      <w:r>
        <w:t>I Vlahos</w:t>
      </w:r>
      <w:r>
        <w:rPr>
          <w:vertAlign w:val="superscript"/>
        </w:rPr>
        <w:t xml:space="preserve">5 </w:t>
      </w:r>
      <w:r>
        <w:tab/>
      </w:r>
      <w:r>
        <w:tab/>
      </w:r>
      <w:r w:rsidR="00A920D0">
        <w:t>No Conflict</w:t>
      </w:r>
      <w:r>
        <w:t xml:space="preserve"> of Interest</w:t>
      </w:r>
    </w:p>
    <w:p w:rsidR="00013EE3" w:rsidRDefault="00013EE3" w:rsidP="00013EE3">
      <w:pPr>
        <w:spacing w:line="480" w:lineRule="auto"/>
        <w:ind w:left="-300" w:right="-260"/>
      </w:pPr>
      <w:r w:rsidRPr="005F5452">
        <w:t>NM deSouza</w:t>
      </w:r>
      <w:r w:rsidRPr="005F5452">
        <w:rPr>
          <w:vertAlign w:val="superscript"/>
        </w:rPr>
        <w:t>1</w:t>
      </w:r>
      <w:r>
        <w:rPr>
          <w:vertAlign w:val="superscript"/>
        </w:rPr>
        <w:t xml:space="preserve"> </w:t>
      </w:r>
      <w:r>
        <w:tab/>
      </w:r>
      <w:r w:rsidR="00A920D0">
        <w:t>No Conflict</w:t>
      </w:r>
      <w:r>
        <w:t xml:space="preserve"> of Interest</w:t>
      </w:r>
    </w:p>
    <w:p w:rsidR="00013EE3" w:rsidRDefault="00013EE3" w:rsidP="00013EE3">
      <w:pPr>
        <w:spacing w:line="480" w:lineRule="auto"/>
        <w:ind w:left="-300" w:right="-260"/>
      </w:pPr>
    </w:p>
    <w:p w:rsidR="00013EE3" w:rsidRPr="000353E3" w:rsidRDefault="00013EE3" w:rsidP="00013EE3">
      <w:pPr>
        <w:spacing w:after="0" w:line="480" w:lineRule="auto"/>
        <w:ind w:left="-300" w:right="-260"/>
        <w:rPr>
          <w:vertAlign w:val="superscript"/>
        </w:rPr>
      </w:pPr>
      <w:r w:rsidRPr="005F5452">
        <w:rPr>
          <w:vertAlign w:val="superscript"/>
        </w:rPr>
        <w:t>1</w:t>
      </w:r>
      <w:r w:rsidRPr="005F5452">
        <w:t xml:space="preserve">CRUK Cancer Imaging Centre, Institute of Cancer Research and Royal Marsden NHS Foundation Trust, </w:t>
      </w:r>
      <w:r w:rsidRPr="005F5452">
        <w:rPr>
          <w:vertAlign w:val="superscript"/>
        </w:rPr>
        <w:t>2</w:t>
      </w:r>
      <w:r w:rsidRPr="005F5452">
        <w:t xml:space="preserve">Department of Medicine, </w:t>
      </w:r>
      <w:r w:rsidRPr="005F5452">
        <w:rPr>
          <w:vertAlign w:val="superscript"/>
        </w:rPr>
        <w:t xml:space="preserve">3 </w:t>
      </w:r>
      <w:r w:rsidRPr="005F5452">
        <w:t>Radiotherapy,</w:t>
      </w:r>
      <w:r>
        <w:t xml:space="preserve"> </w:t>
      </w:r>
      <w:r>
        <w:rPr>
          <w:vertAlign w:val="superscript"/>
        </w:rPr>
        <w:t>4</w:t>
      </w:r>
      <w:r>
        <w:t xml:space="preserve">Nuclear Medicine, </w:t>
      </w:r>
      <w:r w:rsidRPr="005F5452">
        <w:rPr>
          <w:vertAlign w:val="superscript"/>
        </w:rPr>
        <w:t xml:space="preserve"> </w:t>
      </w:r>
      <w:r w:rsidRPr="005F5452">
        <w:t>Royal Marsden NHS Foundation Trust, Downs Road, Surrey SM2 5PT, UK.</w:t>
      </w:r>
      <w:r>
        <w:t xml:space="preserve"> </w:t>
      </w:r>
      <w:r>
        <w:rPr>
          <w:vertAlign w:val="superscript"/>
        </w:rPr>
        <w:t>5</w:t>
      </w:r>
      <w:r>
        <w:t xml:space="preserve">Radiology Department, St George’s Hospital NHS Trust, London, </w:t>
      </w:r>
      <w:r w:rsidRPr="000A1AE1">
        <w:t>SW17 0QT</w:t>
      </w:r>
      <w:r>
        <w:t xml:space="preserve">, UK </w:t>
      </w:r>
      <w:r>
        <w:br w:type="page"/>
      </w:r>
    </w:p>
    <w:p w:rsidR="00013EE3" w:rsidRDefault="00013EE3" w:rsidP="00013EE3">
      <w:pPr>
        <w:spacing w:line="480" w:lineRule="auto"/>
        <w:ind w:left="-284"/>
        <w:rPr>
          <w:b/>
        </w:rPr>
      </w:pPr>
      <w:r w:rsidRPr="009B1109">
        <w:rPr>
          <w:rFonts w:cs="Arial"/>
          <w:b/>
          <w:sz w:val="22"/>
        </w:rPr>
        <w:lastRenderedPageBreak/>
        <w:t>Acknowledgements:</w:t>
      </w:r>
    </w:p>
    <w:p w:rsidR="00013EE3" w:rsidRPr="00DC0D44" w:rsidRDefault="00013EE3" w:rsidP="00013EE3">
      <w:pPr>
        <w:pStyle w:val="ListParagraph"/>
        <w:numPr>
          <w:ilvl w:val="0"/>
          <w:numId w:val="5"/>
        </w:numPr>
        <w:spacing w:after="200" w:line="480" w:lineRule="auto"/>
        <w:rPr>
          <w:rFonts w:eastAsiaTheme="minorHAnsi"/>
          <w:color w:val="auto"/>
          <w:lang w:eastAsia="en-US"/>
        </w:rPr>
      </w:pPr>
      <w:r w:rsidRPr="00DC0D44">
        <w:rPr>
          <w:rFonts w:eastAsiaTheme="minorHAnsi"/>
          <w:color w:val="auto"/>
          <w:lang w:eastAsia="en-US"/>
        </w:rPr>
        <w:t>We acknowledge CRUK and EPSRC support to the Cancer Imaging Centre at ICR and RMH in</w:t>
      </w:r>
      <w:r w:rsidRPr="00DC0D44">
        <w:rPr>
          <w:b/>
        </w:rPr>
        <w:t xml:space="preserve"> </w:t>
      </w:r>
      <w:r w:rsidRPr="00DC0D44">
        <w:rPr>
          <w:rFonts w:eastAsiaTheme="minorHAnsi"/>
          <w:color w:val="auto"/>
          <w:lang w:eastAsia="en-US"/>
        </w:rPr>
        <w:t>association with MRC &amp; Dept of Health C1060/A10334, C1060/A16464 and NHS funding to the</w:t>
      </w:r>
      <w:r w:rsidRPr="00DC0D44">
        <w:rPr>
          <w:b/>
        </w:rPr>
        <w:t xml:space="preserve"> </w:t>
      </w:r>
      <w:r w:rsidRPr="00DC0D44">
        <w:rPr>
          <w:rFonts w:eastAsiaTheme="minorHAnsi"/>
          <w:color w:val="auto"/>
          <w:lang w:eastAsia="en-US"/>
        </w:rPr>
        <w:t xml:space="preserve">NIHR Biomedical Research Centre and the Clinical Research Facility in Imaging. </w:t>
      </w:r>
    </w:p>
    <w:p w:rsidR="00013EE3" w:rsidRPr="00DC0D44" w:rsidRDefault="00013EE3" w:rsidP="00013EE3">
      <w:pPr>
        <w:pStyle w:val="ListParagraph"/>
        <w:numPr>
          <w:ilvl w:val="0"/>
          <w:numId w:val="5"/>
        </w:numPr>
        <w:spacing w:after="200" w:line="480" w:lineRule="auto"/>
        <w:rPr>
          <w:b/>
        </w:rPr>
      </w:pPr>
      <w:r w:rsidRPr="00DC0D44">
        <w:rPr>
          <w:rFonts w:eastAsiaTheme="minorHAnsi"/>
          <w:color w:val="auto"/>
          <w:lang w:eastAsia="en-US"/>
        </w:rPr>
        <w:t>AW was</w:t>
      </w:r>
      <w:r w:rsidRPr="00DC0D44">
        <w:rPr>
          <w:b/>
        </w:rPr>
        <w:t xml:space="preserve"> </w:t>
      </w:r>
      <w:r w:rsidRPr="00DC0D44">
        <w:rPr>
          <w:rFonts w:eastAsiaTheme="minorHAnsi"/>
          <w:color w:val="auto"/>
          <w:lang w:eastAsia="en-US"/>
        </w:rPr>
        <w:t>funded by EORTC Innovative Medicines Initiative Joint Undertaking, under grant agreement number</w:t>
      </w:r>
      <w:r w:rsidRPr="00DC0D44">
        <w:rPr>
          <w:b/>
        </w:rPr>
        <w:t xml:space="preserve"> </w:t>
      </w:r>
      <w:r w:rsidRPr="00DC0D44">
        <w:rPr>
          <w:rFonts w:eastAsiaTheme="minorHAnsi"/>
          <w:color w:val="auto"/>
          <w:lang w:eastAsia="en-US"/>
        </w:rPr>
        <w:t>115151.</w:t>
      </w:r>
    </w:p>
    <w:p w:rsidR="00013EE3" w:rsidRDefault="00013EE3" w:rsidP="00013EE3">
      <w:r w:rsidRPr="000F5B1E">
        <w:t xml:space="preserve"> </w:t>
      </w:r>
      <w:r>
        <w:br w:type="page"/>
      </w:r>
    </w:p>
    <w:p w:rsidR="00013EE3" w:rsidRPr="005F5452" w:rsidRDefault="00013EE3" w:rsidP="00013EE3">
      <w:pPr>
        <w:spacing w:line="480" w:lineRule="auto"/>
        <w:ind w:left="-300" w:right="-260"/>
        <w:jc w:val="both"/>
      </w:pPr>
      <w:r w:rsidRPr="005F5452">
        <w:lastRenderedPageBreak/>
        <w:t>References</w:t>
      </w:r>
    </w:p>
    <w:p w:rsidR="00013EE3" w:rsidRPr="0034286B" w:rsidRDefault="00013EE3" w:rsidP="00013EE3">
      <w:pPr>
        <w:pStyle w:val="EndNoteBibliography"/>
        <w:ind w:left="720" w:hanging="720"/>
      </w:pPr>
      <w:r w:rsidRPr="005F5452">
        <w:fldChar w:fldCharType="begin"/>
      </w:r>
      <w:r w:rsidRPr="005F5452">
        <w:instrText xml:space="preserve"> ADDIN EN.REFLIST </w:instrText>
      </w:r>
      <w:r w:rsidRPr="005F5452">
        <w:fldChar w:fldCharType="separate"/>
      </w:r>
      <w:r w:rsidRPr="0034286B">
        <w:t>1.</w:t>
      </w:r>
      <w:r w:rsidRPr="0034286B">
        <w:tab/>
        <w:t xml:space="preserve">Ferlay, J., et al., </w:t>
      </w:r>
      <w:r w:rsidRPr="0034286B">
        <w:rPr>
          <w:i/>
        </w:rPr>
        <w:t>Cancer incidence and mortality worldwide: sources, methods and major patterns in GLOBOCAN 2012.</w:t>
      </w:r>
      <w:r w:rsidRPr="0034286B">
        <w:t xml:space="preserve"> Int J Cancer, 2015. </w:t>
      </w:r>
      <w:r w:rsidRPr="0034286B">
        <w:rPr>
          <w:b/>
        </w:rPr>
        <w:t>136</w:t>
      </w:r>
      <w:r w:rsidRPr="0034286B">
        <w:t>(5): p. E359-86.</w:t>
      </w:r>
    </w:p>
    <w:p w:rsidR="00013EE3" w:rsidRPr="0034286B" w:rsidRDefault="00013EE3" w:rsidP="00013EE3">
      <w:pPr>
        <w:pStyle w:val="EndNoteBibliography"/>
        <w:ind w:left="720" w:hanging="720"/>
      </w:pPr>
      <w:r w:rsidRPr="0034286B">
        <w:t>2.</w:t>
      </w:r>
      <w:r w:rsidRPr="0034286B">
        <w:tab/>
        <w:t xml:space="preserve">Torre, L.A., et al., </w:t>
      </w:r>
      <w:r w:rsidRPr="0034286B">
        <w:rPr>
          <w:i/>
        </w:rPr>
        <w:t>Global cancer statistics, 2012.</w:t>
      </w:r>
      <w:r w:rsidRPr="0034286B">
        <w:t xml:space="preserve"> CA Cancer J Clin, 2015. </w:t>
      </w:r>
      <w:r w:rsidRPr="0034286B">
        <w:rPr>
          <w:b/>
        </w:rPr>
        <w:t>65</w:t>
      </w:r>
      <w:r w:rsidRPr="0034286B">
        <w:t>(2): p. 87-108.</w:t>
      </w:r>
    </w:p>
    <w:p w:rsidR="00013EE3" w:rsidRPr="0034286B" w:rsidRDefault="00013EE3" w:rsidP="00013EE3">
      <w:pPr>
        <w:pStyle w:val="EndNoteBibliography"/>
        <w:ind w:left="720" w:hanging="720"/>
      </w:pPr>
      <w:r w:rsidRPr="0034286B">
        <w:t>3.</w:t>
      </w:r>
      <w:r w:rsidRPr="0034286B">
        <w:tab/>
        <w:t xml:space="preserve">Nair, A., et al., </w:t>
      </w:r>
      <w:r w:rsidRPr="0034286B">
        <w:rPr>
          <w:i/>
        </w:rPr>
        <w:t>Revisions to the TNM staging of non-small cell lung cancer: rationale, clinicoradiologic implications, and persistent limitations.</w:t>
      </w:r>
      <w:r w:rsidRPr="0034286B">
        <w:t xml:space="preserve"> Radiographics, 2011. </w:t>
      </w:r>
      <w:r w:rsidRPr="0034286B">
        <w:rPr>
          <w:b/>
        </w:rPr>
        <w:t>31</w:t>
      </w:r>
      <w:r w:rsidRPr="0034286B">
        <w:t>(1): p. 215-38.</w:t>
      </w:r>
    </w:p>
    <w:p w:rsidR="00013EE3" w:rsidRPr="0034286B" w:rsidRDefault="00013EE3" w:rsidP="00013EE3">
      <w:pPr>
        <w:pStyle w:val="EndNoteBibliography"/>
        <w:ind w:left="720" w:hanging="720"/>
      </w:pPr>
      <w:r w:rsidRPr="0034286B">
        <w:t>4.</w:t>
      </w:r>
      <w:r w:rsidRPr="0034286B">
        <w:tab/>
        <w:t xml:space="preserve">Nishino, M., et al., </w:t>
      </w:r>
      <w:r w:rsidRPr="0034286B">
        <w:rPr>
          <w:i/>
        </w:rPr>
        <w:t>Volumetric tumor growth in advanced non-small cell lung cancer patients with EGFR mutations during EGFR-tyrosine kinase inhibitor therapy: developing criteria to continue therapy beyond RECIST progression.</w:t>
      </w:r>
      <w:r w:rsidRPr="0034286B">
        <w:t xml:space="preserve"> Cancer, 2013. </w:t>
      </w:r>
      <w:r w:rsidRPr="0034286B">
        <w:rPr>
          <w:b/>
        </w:rPr>
        <w:t>119</w:t>
      </w:r>
      <w:r w:rsidRPr="0034286B">
        <w:t>(21): p. 3761-8.</w:t>
      </w:r>
    </w:p>
    <w:p w:rsidR="00013EE3" w:rsidRPr="0034286B" w:rsidRDefault="00013EE3" w:rsidP="00013EE3">
      <w:pPr>
        <w:pStyle w:val="EndNoteBibliography"/>
        <w:ind w:left="720" w:hanging="720"/>
      </w:pPr>
      <w:r w:rsidRPr="0034286B">
        <w:t>5.</w:t>
      </w:r>
      <w:r w:rsidRPr="0034286B">
        <w:tab/>
        <w:t xml:space="preserve">Wolchok, J.D., et al., </w:t>
      </w:r>
      <w:r w:rsidRPr="0034286B">
        <w:rPr>
          <w:i/>
        </w:rPr>
        <w:t>Guidelines for the evaluation of immune therapy activity in solid tumors: immune-related response criteria.</w:t>
      </w:r>
      <w:r w:rsidRPr="0034286B">
        <w:t xml:space="preserve"> Clin Cancer Res, 2009. </w:t>
      </w:r>
      <w:r w:rsidRPr="0034286B">
        <w:rPr>
          <w:b/>
        </w:rPr>
        <w:t>15</w:t>
      </w:r>
      <w:r w:rsidRPr="0034286B">
        <w:t>(23): p. 7412-20.</w:t>
      </w:r>
    </w:p>
    <w:p w:rsidR="00013EE3" w:rsidRPr="0034286B" w:rsidRDefault="00013EE3" w:rsidP="00013EE3">
      <w:pPr>
        <w:pStyle w:val="EndNoteBibliography"/>
        <w:ind w:left="720" w:hanging="720"/>
      </w:pPr>
      <w:r w:rsidRPr="0034286B">
        <w:t>6.</w:t>
      </w:r>
      <w:r w:rsidRPr="0034286B">
        <w:tab/>
        <w:t xml:space="preserve">Lo, P.C., et al., </w:t>
      </w:r>
      <w:r w:rsidRPr="0034286B">
        <w:rPr>
          <w:i/>
        </w:rPr>
        <w:t>Delay of treatment change after objective progression on first-line erlotinib in epidermal growth factor receptor-mutant lung cancer.</w:t>
      </w:r>
      <w:r w:rsidRPr="0034286B">
        <w:t xml:space="preserve"> Cancer, 2015.</w:t>
      </w:r>
    </w:p>
    <w:p w:rsidR="00013EE3" w:rsidRPr="0034286B" w:rsidRDefault="00013EE3" w:rsidP="00013EE3">
      <w:pPr>
        <w:pStyle w:val="EndNoteBibliography"/>
        <w:ind w:left="720" w:hanging="720"/>
      </w:pPr>
      <w:r w:rsidRPr="0034286B">
        <w:t>7.</w:t>
      </w:r>
      <w:r w:rsidRPr="0034286B">
        <w:tab/>
        <w:t xml:space="preserve">Thomas, G.V., </w:t>
      </w:r>
      <w:r w:rsidRPr="0034286B">
        <w:rPr>
          <w:i/>
        </w:rPr>
        <w:t>mTOR and cancer: reason for dancing at the crossroads?</w:t>
      </w:r>
      <w:r w:rsidRPr="0034286B">
        <w:t xml:space="preserve"> Curr Opin Genet Dev, 2006. </w:t>
      </w:r>
      <w:r w:rsidRPr="0034286B">
        <w:rPr>
          <w:b/>
        </w:rPr>
        <w:t>16</w:t>
      </w:r>
      <w:r w:rsidRPr="0034286B">
        <w:t>(1): p. 78-84.</w:t>
      </w:r>
    </w:p>
    <w:p w:rsidR="00013EE3" w:rsidRPr="0034286B" w:rsidRDefault="00013EE3" w:rsidP="00013EE3">
      <w:pPr>
        <w:pStyle w:val="EndNoteBibliography"/>
        <w:ind w:left="720" w:hanging="720"/>
      </w:pPr>
      <w:r w:rsidRPr="0034286B">
        <w:t>8.</w:t>
      </w:r>
      <w:r w:rsidRPr="0034286B">
        <w:tab/>
        <w:t xml:space="preserve">Oxnard, G.R., et al., </w:t>
      </w:r>
      <w:r w:rsidRPr="0034286B">
        <w:rPr>
          <w:i/>
        </w:rPr>
        <w:t>When Progressive Disease Does Not Mean Treatment Failure: Reconsidering the Criteria for Progression.</w:t>
      </w:r>
      <w:r w:rsidRPr="0034286B">
        <w:t xml:space="preserve"> Journal of the National Cancer Institute, 2012. </w:t>
      </w:r>
      <w:r w:rsidRPr="0034286B">
        <w:rPr>
          <w:b/>
        </w:rPr>
        <w:t>104</w:t>
      </w:r>
      <w:r w:rsidRPr="0034286B">
        <w:t>(20): p. 1534-1541.</w:t>
      </w:r>
    </w:p>
    <w:p w:rsidR="00013EE3" w:rsidRPr="0034286B" w:rsidRDefault="00013EE3" w:rsidP="00013EE3">
      <w:pPr>
        <w:pStyle w:val="EndNoteBibliography"/>
        <w:ind w:left="720" w:hanging="720"/>
      </w:pPr>
      <w:r w:rsidRPr="0034286B">
        <w:t>9.</w:t>
      </w:r>
      <w:r w:rsidRPr="0034286B">
        <w:tab/>
        <w:t xml:space="preserve">FDA, </w:t>
      </w:r>
      <w:r w:rsidRPr="0034286B">
        <w:rPr>
          <w:i/>
        </w:rPr>
        <w:t>Critical Path Opportunities List.</w:t>
      </w:r>
      <w:r w:rsidRPr="0034286B">
        <w:t xml:space="preserve"> </w:t>
      </w:r>
      <w:hyperlink r:id="rId8" w:history="1">
        <w:r w:rsidRPr="0034286B">
          <w:rPr>
            <w:rStyle w:val="Hyperlink"/>
            <w:rFonts w:cs="Arial"/>
          </w:rPr>
          <w:t>http://www.fda.gov/downloads/ScienceResearch/SpecialTopics/CriticalPathInitiative/CriticalPathOpportunitiesReports/UCM077258.pdf</w:t>
        </w:r>
      </w:hyperlink>
      <w:r w:rsidRPr="0034286B">
        <w:t>, 2006.</w:t>
      </w:r>
    </w:p>
    <w:p w:rsidR="00013EE3" w:rsidRPr="0034286B" w:rsidRDefault="00013EE3" w:rsidP="00013EE3">
      <w:pPr>
        <w:pStyle w:val="EndNoteBibliography"/>
        <w:ind w:left="720" w:hanging="720"/>
      </w:pPr>
      <w:r w:rsidRPr="0034286B">
        <w:t>10.</w:t>
      </w:r>
      <w:r w:rsidRPr="0034286B">
        <w:tab/>
        <w:t xml:space="preserve">Wahl, R.L., et al., </w:t>
      </w:r>
      <w:r w:rsidRPr="0034286B">
        <w:rPr>
          <w:i/>
        </w:rPr>
        <w:t>From RECIST to PERCIST: Evolving Considerations for PET response criteria in solid tumors.</w:t>
      </w:r>
      <w:r w:rsidRPr="0034286B">
        <w:t xml:space="preserve"> J Nucl Med, 2009. </w:t>
      </w:r>
      <w:r w:rsidRPr="0034286B">
        <w:rPr>
          <w:b/>
        </w:rPr>
        <w:t>50 Suppl 1</w:t>
      </w:r>
      <w:r w:rsidRPr="0034286B">
        <w:t>: p. 122S-50S.</w:t>
      </w:r>
    </w:p>
    <w:p w:rsidR="00013EE3" w:rsidRPr="0034286B" w:rsidRDefault="00013EE3" w:rsidP="00013EE3">
      <w:pPr>
        <w:pStyle w:val="EndNoteBibliography"/>
        <w:ind w:left="720" w:hanging="720"/>
      </w:pPr>
      <w:r w:rsidRPr="0034286B">
        <w:t>11.</w:t>
      </w:r>
      <w:r w:rsidRPr="0034286B">
        <w:tab/>
        <w:t xml:space="preserve">Van Beers, B.E. and V. Vilgrain, </w:t>
      </w:r>
      <w:r w:rsidRPr="0034286B">
        <w:rPr>
          <w:i/>
        </w:rPr>
        <w:t>Biomarkers in abdominal imaging.</w:t>
      </w:r>
      <w:r w:rsidRPr="0034286B">
        <w:t xml:space="preserve"> Abdom Imaging, 2009. </w:t>
      </w:r>
      <w:r w:rsidRPr="0034286B">
        <w:rPr>
          <w:b/>
        </w:rPr>
        <w:t>34</w:t>
      </w:r>
      <w:r w:rsidRPr="0034286B">
        <w:t>(6): p. 663-7.</w:t>
      </w:r>
    </w:p>
    <w:p w:rsidR="00013EE3" w:rsidRPr="0034286B" w:rsidRDefault="00013EE3" w:rsidP="00013EE3">
      <w:pPr>
        <w:pStyle w:val="EndNoteBibliography"/>
        <w:ind w:left="720" w:hanging="720"/>
      </w:pPr>
      <w:r w:rsidRPr="0034286B">
        <w:t>12.</w:t>
      </w:r>
      <w:r w:rsidRPr="0034286B">
        <w:tab/>
        <w:t xml:space="preserve">Ohno, Y., </w:t>
      </w:r>
      <w:r w:rsidRPr="0034286B">
        <w:rPr>
          <w:i/>
        </w:rPr>
        <w:t>New applications of magnetic resonance imaging for thoracic oncology.</w:t>
      </w:r>
      <w:r w:rsidRPr="0034286B">
        <w:t xml:space="preserve"> Semin Respir Crit Care Med, 2014. </w:t>
      </w:r>
      <w:r w:rsidRPr="0034286B">
        <w:rPr>
          <w:b/>
        </w:rPr>
        <w:t>35</w:t>
      </w:r>
      <w:r w:rsidRPr="0034286B">
        <w:t>(1): p. 27-40.</w:t>
      </w:r>
    </w:p>
    <w:p w:rsidR="00013EE3" w:rsidRPr="0034286B" w:rsidRDefault="00013EE3" w:rsidP="00013EE3">
      <w:pPr>
        <w:pStyle w:val="EndNoteBibliography"/>
        <w:ind w:left="720" w:hanging="720"/>
      </w:pPr>
      <w:r w:rsidRPr="0034286B">
        <w:t>13.</w:t>
      </w:r>
      <w:r w:rsidRPr="0034286B">
        <w:tab/>
        <w:t xml:space="preserve">Schatzkin, A. and M. Gail, </w:t>
      </w:r>
      <w:r w:rsidRPr="0034286B">
        <w:rPr>
          <w:i/>
        </w:rPr>
        <w:t>The promise and peril of surrogate end points in cancer research.</w:t>
      </w:r>
      <w:r w:rsidRPr="0034286B">
        <w:t xml:space="preserve"> Nat Rev Cancer, 2002. </w:t>
      </w:r>
      <w:r w:rsidRPr="0034286B">
        <w:rPr>
          <w:b/>
        </w:rPr>
        <w:t>2</w:t>
      </w:r>
      <w:r w:rsidRPr="0034286B">
        <w:t>(1): p. 19-27.</w:t>
      </w:r>
    </w:p>
    <w:p w:rsidR="00013EE3" w:rsidRPr="0034286B" w:rsidRDefault="00013EE3" w:rsidP="00013EE3">
      <w:pPr>
        <w:pStyle w:val="EndNoteBibliography"/>
        <w:ind w:left="720" w:hanging="720"/>
      </w:pPr>
      <w:r w:rsidRPr="0034286B">
        <w:t>14.</w:t>
      </w:r>
      <w:r w:rsidRPr="0034286B">
        <w:tab/>
        <w:t xml:space="preserve">Eisenhauer, E.A., et al., </w:t>
      </w:r>
      <w:r w:rsidRPr="0034286B">
        <w:rPr>
          <w:i/>
        </w:rPr>
        <w:t>New response evaluation criteria in solid tumours: revised RECIST guideline (version 1.1).</w:t>
      </w:r>
      <w:r w:rsidRPr="0034286B">
        <w:t xml:space="preserve"> Eur J Cancer, 2009. </w:t>
      </w:r>
      <w:r w:rsidRPr="0034286B">
        <w:rPr>
          <w:b/>
        </w:rPr>
        <w:t>45</w:t>
      </w:r>
      <w:r w:rsidRPr="0034286B">
        <w:t>(2): p. 228-47.</w:t>
      </w:r>
    </w:p>
    <w:p w:rsidR="00013EE3" w:rsidRPr="0034286B" w:rsidRDefault="00013EE3" w:rsidP="00013EE3">
      <w:pPr>
        <w:pStyle w:val="EndNoteBibliography"/>
        <w:ind w:left="720" w:hanging="720"/>
      </w:pPr>
      <w:r w:rsidRPr="0034286B">
        <w:t>15.</w:t>
      </w:r>
      <w:r w:rsidRPr="0034286B">
        <w:tab/>
        <w:t xml:space="preserve">Novello, S., M. Giaj Levra, and T. Vavala, </w:t>
      </w:r>
      <w:r w:rsidRPr="0034286B">
        <w:rPr>
          <w:i/>
        </w:rPr>
        <w:t>Functional imaging in predicting response to antineoplastic agents and molecular targeted therapies in lung cancer: a review of existing evidence.</w:t>
      </w:r>
      <w:r w:rsidRPr="0034286B">
        <w:t xml:space="preserve"> Crit Rev Oncol Hematol, 2012. </w:t>
      </w:r>
      <w:r w:rsidRPr="0034286B">
        <w:rPr>
          <w:b/>
        </w:rPr>
        <w:t>83</w:t>
      </w:r>
      <w:r w:rsidRPr="0034286B">
        <w:t>(2): p. 208-15.</w:t>
      </w:r>
    </w:p>
    <w:p w:rsidR="00013EE3" w:rsidRPr="0034286B" w:rsidRDefault="00013EE3" w:rsidP="00013EE3">
      <w:pPr>
        <w:pStyle w:val="EndNoteBibliography"/>
        <w:ind w:left="720" w:hanging="720"/>
      </w:pPr>
      <w:r w:rsidRPr="0034286B">
        <w:t>16.</w:t>
      </w:r>
      <w:r w:rsidRPr="0034286B">
        <w:tab/>
        <w:t xml:space="preserve">Padhani, A.R., et al., </w:t>
      </w:r>
      <w:r w:rsidRPr="0034286B">
        <w:rPr>
          <w:i/>
        </w:rPr>
        <w:t>Diffusion-weighted magnetic resonance imaging as a cancer biomarker: consensus and recommendations.</w:t>
      </w:r>
      <w:r w:rsidRPr="0034286B">
        <w:t xml:space="preserve"> Neoplasia, 2009. </w:t>
      </w:r>
      <w:r w:rsidRPr="0034286B">
        <w:rPr>
          <w:b/>
        </w:rPr>
        <w:t>11</w:t>
      </w:r>
      <w:r w:rsidRPr="0034286B">
        <w:t>(2): p. 102-25.</w:t>
      </w:r>
    </w:p>
    <w:p w:rsidR="00013EE3" w:rsidRPr="0034286B" w:rsidRDefault="00013EE3" w:rsidP="00013EE3">
      <w:pPr>
        <w:pStyle w:val="EndNoteBibliography"/>
        <w:ind w:left="720" w:hanging="720"/>
      </w:pPr>
      <w:r w:rsidRPr="0034286B">
        <w:t>17.</w:t>
      </w:r>
      <w:r w:rsidRPr="0034286B">
        <w:tab/>
        <w:t xml:space="preserve">Choi, J.W., et al., </w:t>
      </w:r>
      <w:r w:rsidRPr="0034286B">
        <w:rPr>
          <w:i/>
        </w:rPr>
        <w:t>Blood oxygen level-dependent MRI for evaluation of early response of liver tumors to chemoembolization: an animal study.</w:t>
      </w:r>
      <w:r w:rsidRPr="0034286B">
        <w:t xml:space="preserve"> Anticancer Res, 2013. </w:t>
      </w:r>
      <w:r w:rsidRPr="0034286B">
        <w:rPr>
          <w:b/>
        </w:rPr>
        <w:t>33</w:t>
      </w:r>
      <w:r w:rsidRPr="0034286B">
        <w:t>(5): p. 1887-92.</w:t>
      </w:r>
    </w:p>
    <w:p w:rsidR="00013EE3" w:rsidRPr="0034286B" w:rsidRDefault="00013EE3" w:rsidP="00013EE3">
      <w:pPr>
        <w:pStyle w:val="EndNoteBibliography"/>
        <w:ind w:left="720" w:hanging="720"/>
      </w:pPr>
      <w:r w:rsidRPr="0034286B">
        <w:t>18.</w:t>
      </w:r>
      <w:r w:rsidRPr="0034286B">
        <w:tab/>
        <w:t xml:space="preserve">Biederer, J., et al., </w:t>
      </w:r>
      <w:r w:rsidRPr="0034286B">
        <w:rPr>
          <w:i/>
        </w:rPr>
        <w:t>MRI of the lung (2/3). Why ... when ... how?</w:t>
      </w:r>
      <w:r w:rsidRPr="0034286B">
        <w:t xml:space="preserve"> Insights Imaging, 2012. </w:t>
      </w:r>
      <w:r w:rsidRPr="0034286B">
        <w:rPr>
          <w:b/>
        </w:rPr>
        <w:t>3</w:t>
      </w:r>
      <w:r w:rsidRPr="0034286B">
        <w:t>(4): p. 355-71.</w:t>
      </w:r>
    </w:p>
    <w:p w:rsidR="00013EE3" w:rsidRPr="0034286B" w:rsidRDefault="00013EE3" w:rsidP="00013EE3">
      <w:pPr>
        <w:pStyle w:val="EndNoteBibliography"/>
        <w:ind w:left="720" w:hanging="720"/>
      </w:pPr>
      <w:r w:rsidRPr="0034286B">
        <w:t>19.</w:t>
      </w:r>
      <w:r w:rsidRPr="0034286B">
        <w:tab/>
        <w:t xml:space="preserve">Johnson, K.M., et al., </w:t>
      </w:r>
      <w:r w:rsidRPr="0034286B">
        <w:rPr>
          <w:i/>
        </w:rPr>
        <w:t>Optimized 3D ultrashort echo time pulmonary MRI.</w:t>
      </w:r>
      <w:r w:rsidRPr="0034286B">
        <w:t xml:space="preserve"> Magn Reson Med, 2013. </w:t>
      </w:r>
      <w:r w:rsidRPr="0034286B">
        <w:rPr>
          <w:b/>
        </w:rPr>
        <w:t>70</w:t>
      </w:r>
      <w:r w:rsidRPr="0034286B">
        <w:t>(5): p. 1241-50.</w:t>
      </w:r>
    </w:p>
    <w:p w:rsidR="00013EE3" w:rsidRPr="0034286B" w:rsidRDefault="00013EE3" w:rsidP="00013EE3">
      <w:pPr>
        <w:pStyle w:val="EndNoteBibliography"/>
        <w:ind w:left="720" w:hanging="720"/>
      </w:pPr>
      <w:r w:rsidRPr="0034286B">
        <w:t>20.</w:t>
      </w:r>
      <w:r w:rsidRPr="0034286B">
        <w:tab/>
        <w:t xml:space="preserve">Zubrod, C.G., </w:t>
      </w:r>
      <w:r w:rsidRPr="0034286B">
        <w:rPr>
          <w:i/>
        </w:rPr>
        <w:t>Quantitative Concepts in the Clinical Study of Drugs.</w:t>
      </w:r>
      <w:r w:rsidRPr="0034286B">
        <w:t xml:space="preserve"> Adv Chemother, 1964. </w:t>
      </w:r>
      <w:r w:rsidRPr="0034286B">
        <w:rPr>
          <w:b/>
        </w:rPr>
        <w:t>12</w:t>
      </w:r>
      <w:r w:rsidRPr="0034286B">
        <w:t>: p. 9-34.</w:t>
      </w:r>
    </w:p>
    <w:p w:rsidR="00013EE3" w:rsidRPr="0034286B" w:rsidRDefault="00013EE3" w:rsidP="00013EE3">
      <w:pPr>
        <w:pStyle w:val="EndNoteBibliography"/>
        <w:ind w:left="720" w:hanging="720"/>
      </w:pPr>
      <w:r w:rsidRPr="0034286B">
        <w:t>21.</w:t>
      </w:r>
      <w:r w:rsidRPr="0034286B">
        <w:tab/>
        <w:t xml:space="preserve">Therasse, P., et al., </w:t>
      </w:r>
      <w:r w:rsidRPr="0034286B">
        <w:rPr>
          <w:i/>
        </w:rPr>
        <w:t>New guidelines to evaluate the response to treatment in solid tumors. European Organization for Research and Treatment of Cancer, National Cancer Institute of the United States, National Cancer Institute of Canada.</w:t>
      </w:r>
      <w:r w:rsidRPr="0034286B">
        <w:t xml:space="preserve"> J Natl Cancer Inst, 2000. </w:t>
      </w:r>
      <w:r w:rsidRPr="0034286B">
        <w:rPr>
          <w:b/>
        </w:rPr>
        <w:t>92</w:t>
      </w:r>
      <w:r w:rsidRPr="0034286B">
        <w:t>(3): p. 205-16.</w:t>
      </w:r>
    </w:p>
    <w:p w:rsidR="00013EE3" w:rsidRPr="0034286B" w:rsidRDefault="00013EE3" w:rsidP="00013EE3">
      <w:pPr>
        <w:pStyle w:val="EndNoteBibliography"/>
        <w:ind w:left="720" w:hanging="720"/>
      </w:pPr>
      <w:r w:rsidRPr="0034286B">
        <w:t>22.</w:t>
      </w:r>
      <w:r w:rsidRPr="0034286B">
        <w:tab/>
        <w:t xml:space="preserve">Mok, T.S., </w:t>
      </w:r>
      <w:r w:rsidRPr="0034286B">
        <w:rPr>
          <w:i/>
        </w:rPr>
        <w:t>Living with imperfection.</w:t>
      </w:r>
      <w:r w:rsidRPr="0034286B">
        <w:t xml:space="preserve"> J Clin Oncol, 2010. </w:t>
      </w:r>
      <w:r w:rsidRPr="0034286B">
        <w:rPr>
          <w:b/>
        </w:rPr>
        <w:t>28</w:t>
      </w:r>
      <w:r w:rsidRPr="0034286B">
        <w:t>(2): p. 191-2.</w:t>
      </w:r>
    </w:p>
    <w:p w:rsidR="00013EE3" w:rsidRPr="0034286B" w:rsidRDefault="00013EE3" w:rsidP="00013EE3">
      <w:pPr>
        <w:pStyle w:val="EndNoteBibliography"/>
        <w:ind w:left="720" w:hanging="720"/>
      </w:pPr>
      <w:r w:rsidRPr="0034286B">
        <w:lastRenderedPageBreak/>
        <w:t>23.</w:t>
      </w:r>
      <w:r w:rsidRPr="0034286B">
        <w:tab/>
        <w:t xml:space="preserve">Chaft, J.E., et al., </w:t>
      </w:r>
      <w:r w:rsidRPr="0034286B">
        <w:rPr>
          <w:i/>
        </w:rPr>
        <w:t>Disease flare after tyrosine kinase inhibitor discontinuation in patients with EGFR-mutant lung cancer and acquired resistance to erlotinib or gefitinib: implications for clinical trial design.</w:t>
      </w:r>
      <w:r w:rsidRPr="0034286B">
        <w:t xml:space="preserve"> Clin Cancer Res, 2011. </w:t>
      </w:r>
      <w:r w:rsidRPr="0034286B">
        <w:rPr>
          <w:b/>
        </w:rPr>
        <w:t>17</w:t>
      </w:r>
      <w:r w:rsidRPr="0034286B">
        <w:t>(19): p. 6298-303.</w:t>
      </w:r>
    </w:p>
    <w:p w:rsidR="00013EE3" w:rsidRPr="0034286B" w:rsidRDefault="00013EE3" w:rsidP="00013EE3">
      <w:pPr>
        <w:pStyle w:val="EndNoteBibliography"/>
        <w:ind w:left="720" w:hanging="720"/>
      </w:pPr>
      <w:r w:rsidRPr="0034286B">
        <w:t>24.</w:t>
      </w:r>
      <w:r w:rsidRPr="0034286B">
        <w:tab/>
        <w:t xml:space="preserve">Nishino, M., et al., </w:t>
      </w:r>
      <w:r w:rsidRPr="0034286B">
        <w:rPr>
          <w:i/>
        </w:rPr>
        <w:t>State of the art: Response assessment in lung cancer in the era of genomic medicine.</w:t>
      </w:r>
      <w:r w:rsidRPr="0034286B">
        <w:t xml:space="preserve"> Radiology, 2014. </w:t>
      </w:r>
      <w:r w:rsidRPr="0034286B">
        <w:rPr>
          <w:b/>
        </w:rPr>
        <w:t>271</w:t>
      </w:r>
      <w:r w:rsidRPr="0034286B">
        <w:t>(1): p. 6-27.</w:t>
      </w:r>
    </w:p>
    <w:p w:rsidR="00013EE3" w:rsidRPr="0034286B" w:rsidRDefault="00013EE3" w:rsidP="00013EE3">
      <w:pPr>
        <w:pStyle w:val="EndNoteBibliography"/>
        <w:ind w:left="720" w:hanging="720"/>
      </w:pPr>
      <w:r w:rsidRPr="0034286B">
        <w:t>25.</w:t>
      </w:r>
      <w:r w:rsidRPr="0034286B">
        <w:tab/>
        <w:t xml:space="preserve">Erasmus, J.J., et al., </w:t>
      </w:r>
      <w:r w:rsidRPr="0034286B">
        <w:rPr>
          <w:i/>
        </w:rPr>
        <w:t>Interobserver and intraobserver variability in measurement of non-small-cell carcinoma lung lesions: implications for assessment of tumor response.</w:t>
      </w:r>
      <w:r w:rsidRPr="0034286B">
        <w:t xml:space="preserve"> J Clin Oncol, 2003. </w:t>
      </w:r>
      <w:r w:rsidRPr="0034286B">
        <w:rPr>
          <w:b/>
        </w:rPr>
        <w:t>21</w:t>
      </w:r>
      <w:r w:rsidRPr="0034286B">
        <w:t>(13): p. 2574-82.</w:t>
      </w:r>
    </w:p>
    <w:p w:rsidR="00013EE3" w:rsidRPr="0034286B" w:rsidRDefault="00013EE3" w:rsidP="00013EE3">
      <w:pPr>
        <w:pStyle w:val="EndNoteBibliography"/>
        <w:ind w:left="720" w:hanging="720"/>
      </w:pPr>
      <w:r w:rsidRPr="0034286B">
        <w:t>26.</w:t>
      </w:r>
      <w:r w:rsidRPr="0034286B">
        <w:tab/>
        <w:t xml:space="preserve">Zhao, B., et al., </w:t>
      </w:r>
      <w:r w:rsidRPr="0034286B">
        <w:rPr>
          <w:i/>
        </w:rPr>
        <w:t>Evaluating variability in tumor measurements from same-day repeat CT scans of patients with non-small cell lung cancer.</w:t>
      </w:r>
      <w:r w:rsidRPr="0034286B">
        <w:t xml:space="preserve"> Radiology, 2009. </w:t>
      </w:r>
      <w:r w:rsidRPr="0034286B">
        <w:rPr>
          <w:b/>
        </w:rPr>
        <w:t>252</w:t>
      </w:r>
      <w:r w:rsidRPr="0034286B">
        <w:t>(1): p. 263-72.</w:t>
      </w:r>
    </w:p>
    <w:p w:rsidR="00013EE3" w:rsidRPr="0034286B" w:rsidRDefault="00013EE3" w:rsidP="00013EE3">
      <w:pPr>
        <w:pStyle w:val="EndNoteBibliography"/>
        <w:ind w:left="720" w:hanging="720"/>
      </w:pPr>
      <w:r w:rsidRPr="0034286B">
        <w:t>27.</w:t>
      </w:r>
      <w:r w:rsidRPr="0034286B">
        <w:tab/>
        <w:t xml:space="preserve">Nishino, M., et al., </w:t>
      </w:r>
      <w:r w:rsidRPr="0034286B">
        <w:rPr>
          <w:i/>
        </w:rPr>
        <w:t>CT Tumor Volume Measurement in Advanced Non-small-cell Lung Cancer: Performance Characteristics of an Emerging Clinical Tool.</w:t>
      </w:r>
      <w:r w:rsidRPr="0034286B">
        <w:t xml:space="preserve"> Academic Radiology, 2011. </w:t>
      </w:r>
      <w:r w:rsidRPr="0034286B">
        <w:rPr>
          <w:b/>
        </w:rPr>
        <w:t>18</w:t>
      </w:r>
      <w:r w:rsidRPr="0034286B">
        <w:t>(1): p. 54-62.</w:t>
      </w:r>
    </w:p>
    <w:p w:rsidR="00013EE3" w:rsidRPr="0034286B" w:rsidRDefault="00013EE3" w:rsidP="00013EE3">
      <w:pPr>
        <w:pStyle w:val="EndNoteBibliography"/>
        <w:ind w:left="720" w:hanging="720"/>
      </w:pPr>
      <w:r w:rsidRPr="0034286B">
        <w:t>28.</w:t>
      </w:r>
      <w:r w:rsidRPr="0034286B">
        <w:tab/>
        <w:t xml:space="preserve">Young, H., et al., </w:t>
      </w:r>
      <w:r w:rsidRPr="0034286B">
        <w:rPr>
          <w:i/>
        </w:rPr>
        <w:t>Measurement of clinical and subclinical tumour response using [18F]-fluorodeoxyglucose and positron emission tomography: review and 1999 EORTC recommendations. European Organization for Research and Treatment of Cancer (EORTC) PET Study Group.</w:t>
      </w:r>
      <w:r w:rsidRPr="0034286B">
        <w:t xml:space="preserve"> Eur J Cancer, 1999. </w:t>
      </w:r>
      <w:r w:rsidRPr="0034286B">
        <w:rPr>
          <w:b/>
        </w:rPr>
        <w:t>35</w:t>
      </w:r>
      <w:r w:rsidRPr="0034286B">
        <w:t>(13): p. 1773-82.</w:t>
      </w:r>
    </w:p>
    <w:p w:rsidR="00013EE3" w:rsidRPr="0034286B" w:rsidRDefault="00013EE3" w:rsidP="00013EE3">
      <w:pPr>
        <w:pStyle w:val="EndNoteBibliography"/>
        <w:ind w:left="720" w:hanging="720"/>
      </w:pPr>
      <w:r w:rsidRPr="0034286B">
        <w:t>29.</w:t>
      </w:r>
      <w:r w:rsidRPr="0034286B">
        <w:tab/>
        <w:t xml:space="preserve">Juweid, M.E. and B.D. Cheson, </w:t>
      </w:r>
      <w:r w:rsidRPr="0034286B">
        <w:rPr>
          <w:i/>
        </w:rPr>
        <w:t>Positron-emission tomography and assessment of cancer therapy.</w:t>
      </w:r>
      <w:r w:rsidRPr="0034286B">
        <w:t xml:space="preserve"> N Engl J Med, 2006. </w:t>
      </w:r>
      <w:r w:rsidRPr="0034286B">
        <w:rPr>
          <w:b/>
        </w:rPr>
        <w:t>354</w:t>
      </w:r>
      <w:r w:rsidRPr="0034286B">
        <w:t>(5): p. 496-507.</w:t>
      </w:r>
    </w:p>
    <w:p w:rsidR="00013EE3" w:rsidRPr="0034286B" w:rsidRDefault="00013EE3" w:rsidP="00013EE3">
      <w:pPr>
        <w:pStyle w:val="EndNoteBibliography"/>
        <w:ind w:left="720" w:hanging="720"/>
      </w:pPr>
      <w:r w:rsidRPr="0034286B">
        <w:t>30.</w:t>
      </w:r>
      <w:r w:rsidRPr="0034286B">
        <w:tab/>
        <w:t xml:space="preserve">Kelloff, G.J., et al., </w:t>
      </w:r>
      <w:r w:rsidRPr="0034286B">
        <w:rPr>
          <w:i/>
        </w:rPr>
        <w:t>Progress and promise of FDG-PET imaging for cancer patient management and oncologic drug development.</w:t>
      </w:r>
      <w:r w:rsidRPr="0034286B">
        <w:t xml:space="preserve"> Clin Cancer Res, 2005. </w:t>
      </w:r>
      <w:r w:rsidRPr="0034286B">
        <w:rPr>
          <w:b/>
        </w:rPr>
        <w:t>11</w:t>
      </w:r>
      <w:r w:rsidRPr="0034286B">
        <w:t>(8): p. 2785-808.</w:t>
      </w:r>
    </w:p>
    <w:p w:rsidR="00013EE3" w:rsidRPr="0034286B" w:rsidRDefault="00013EE3" w:rsidP="00013EE3">
      <w:pPr>
        <w:pStyle w:val="EndNoteBibliography"/>
        <w:ind w:left="720" w:hanging="720"/>
      </w:pPr>
      <w:r w:rsidRPr="0034286B">
        <w:t>31.</w:t>
      </w:r>
      <w:r w:rsidRPr="0034286B">
        <w:tab/>
        <w:t xml:space="preserve">Weber, W.A., </w:t>
      </w:r>
      <w:r w:rsidRPr="0034286B">
        <w:rPr>
          <w:i/>
        </w:rPr>
        <w:t>Use of PET for monitoring cancer therapy and for predicting outcome.</w:t>
      </w:r>
      <w:r w:rsidRPr="0034286B">
        <w:t xml:space="preserve"> J Nucl Med, 2005. </w:t>
      </w:r>
      <w:r w:rsidRPr="0034286B">
        <w:rPr>
          <w:b/>
        </w:rPr>
        <w:t>46</w:t>
      </w:r>
      <w:r w:rsidRPr="0034286B">
        <w:t>(6): p. 983-95.</w:t>
      </w:r>
    </w:p>
    <w:p w:rsidR="00013EE3" w:rsidRPr="0034286B" w:rsidRDefault="00013EE3" w:rsidP="00013EE3">
      <w:pPr>
        <w:pStyle w:val="EndNoteBibliography"/>
        <w:ind w:left="720" w:hanging="720"/>
      </w:pPr>
      <w:r w:rsidRPr="0034286B">
        <w:t>32.</w:t>
      </w:r>
      <w:r w:rsidRPr="0034286B">
        <w:tab/>
        <w:t xml:space="preserve">Cook, G.J., et al., </w:t>
      </w:r>
      <w:r w:rsidRPr="0034286B">
        <w:rPr>
          <w:i/>
        </w:rPr>
        <w:t>Non-Small Cell Lung Cancer Treated with Erlotinib: Heterogeneity of F-FDG Uptake at PET-Association with Treatment Response and Prognosis.</w:t>
      </w:r>
      <w:r w:rsidRPr="0034286B">
        <w:t xml:space="preserve"> Radiology, 2015: p. 141309.</w:t>
      </w:r>
    </w:p>
    <w:p w:rsidR="00013EE3" w:rsidRPr="0034286B" w:rsidRDefault="00013EE3" w:rsidP="00013EE3">
      <w:pPr>
        <w:pStyle w:val="EndNoteBibliography"/>
        <w:ind w:left="720" w:hanging="720"/>
      </w:pPr>
      <w:r w:rsidRPr="0034286B">
        <w:t>33.</w:t>
      </w:r>
      <w:r w:rsidRPr="0034286B">
        <w:tab/>
        <w:t xml:space="preserve">Hellwig, D., et al., </w:t>
      </w:r>
      <w:r w:rsidRPr="0034286B">
        <w:rPr>
          <w:i/>
        </w:rPr>
        <w:t>Value of F-18-fluorodeoxyglucose positron emission tomography after induction therapy of locally advanced bronchogenic carcinoma.</w:t>
      </w:r>
      <w:r w:rsidRPr="0034286B">
        <w:t xml:space="preserve"> J Thorac Cardiovasc Surg, 2004. </w:t>
      </w:r>
      <w:r w:rsidRPr="0034286B">
        <w:rPr>
          <w:b/>
        </w:rPr>
        <w:t>128</w:t>
      </w:r>
      <w:r w:rsidRPr="0034286B">
        <w:t>(6): p. 892-9.</w:t>
      </w:r>
    </w:p>
    <w:p w:rsidR="00013EE3" w:rsidRPr="0034286B" w:rsidRDefault="00013EE3" w:rsidP="00013EE3">
      <w:pPr>
        <w:pStyle w:val="EndNoteBibliography"/>
        <w:ind w:left="720" w:hanging="720"/>
      </w:pPr>
      <w:r w:rsidRPr="0034286B">
        <w:t>34.</w:t>
      </w:r>
      <w:r w:rsidRPr="0034286B">
        <w:tab/>
        <w:t xml:space="preserve">Ordu, C., et al., </w:t>
      </w:r>
      <w:r w:rsidRPr="0034286B">
        <w:rPr>
          <w:i/>
        </w:rPr>
        <w:t>Comparison of metabolic and anatomic response to chemotherapy based on PERCIST and RECIST in patients with advanced stage non-small cell lung cancer.</w:t>
      </w:r>
      <w:r w:rsidRPr="0034286B">
        <w:t xml:space="preserve"> Asian Pac J Cancer Prev, 2015. </w:t>
      </w:r>
      <w:r w:rsidRPr="0034286B">
        <w:rPr>
          <w:b/>
        </w:rPr>
        <w:t>16</w:t>
      </w:r>
      <w:r w:rsidRPr="0034286B">
        <w:t>(1): p. 321-6.</w:t>
      </w:r>
    </w:p>
    <w:p w:rsidR="00013EE3" w:rsidRPr="0034286B" w:rsidRDefault="00013EE3" w:rsidP="00013EE3">
      <w:pPr>
        <w:pStyle w:val="EndNoteBibliography"/>
        <w:ind w:left="720" w:hanging="720"/>
      </w:pPr>
      <w:r w:rsidRPr="0034286B">
        <w:t>35.</w:t>
      </w:r>
      <w:r w:rsidRPr="0034286B">
        <w:tab/>
        <w:t xml:space="preserve">Ding, Q., et al., </w:t>
      </w:r>
      <w:r w:rsidRPr="0034286B">
        <w:rPr>
          <w:i/>
        </w:rPr>
        <w:t>PET/CT evaluation of response to chemotherapy in non-small cell lung cancer: PET response criteria in solid tumors (PERCIST) versus response evaluation criteria in solid tumors (RECIST).</w:t>
      </w:r>
      <w:r w:rsidRPr="0034286B">
        <w:t xml:space="preserve"> J Thorac Dis, 2014. </w:t>
      </w:r>
      <w:r w:rsidRPr="0034286B">
        <w:rPr>
          <w:b/>
        </w:rPr>
        <w:t>6</w:t>
      </w:r>
      <w:r w:rsidRPr="0034286B">
        <w:t>(6): p. 677-83.</w:t>
      </w:r>
    </w:p>
    <w:p w:rsidR="00013EE3" w:rsidRPr="0034286B" w:rsidRDefault="00013EE3" w:rsidP="00013EE3">
      <w:pPr>
        <w:pStyle w:val="EndNoteBibliography"/>
        <w:ind w:left="720" w:hanging="720"/>
      </w:pPr>
      <w:r w:rsidRPr="0034286B">
        <w:t>36.</w:t>
      </w:r>
      <w:r w:rsidRPr="0034286B">
        <w:tab/>
        <w:t xml:space="preserve">Nakamoto, Y., et al., </w:t>
      </w:r>
      <w:r w:rsidRPr="0034286B">
        <w:rPr>
          <w:i/>
        </w:rPr>
        <w:t>Reproducibility of common semi-quantitative parameters for evaluating lung cancer glucose metabolism with positron emission tomography using 2-deoxy-2-[18F]fluoro-D-glucose.</w:t>
      </w:r>
      <w:r w:rsidRPr="0034286B">
        <w:t xml:space="preserve"> Mol Imaging Biol, 2002. </w:t>
      </w:r>
      <w:r w:rsidRPr="0034286B">
        <w:rPr>
          <w:b/>
        </w:rPr>
        <w:t>4</w:t>
      </w:r>
      <w:r w:rsidRPr="0034286B">
        <w:t>(2): p. 171-8.</w:t>
      </w:r>
    </w:p>
    <w:p w:rsidR="00013EE3" w:rsidRPr="0034286B" w:rsidRDefault="00013EE3" w:rsidP="00013EE3">
      <w:pPr>
        <w:pStyle w:val="EndNoteBibliography"/>
        <w:ind w:left="720" w:hanging="720"/>
      </w:pPr>
      <w:r w:rsidRPr="0034286B">
        <w:t>37.</w:t>
      </w:r>
      <w:r w:rsidRPr="0034286B">
        <w:tab/>
        <w:t xml:space="preserve">Weber, W.A., et al., </w:t>
      </w:r>
      <w:r w:rsidRPr="0034286B">
        <w:rPr>
          <w:i/>
        </w:rPr>
        <w:t>Reproducibility of metabolic measurements in malignant tumors using FDG PET.</w:t>
      </w:r>
      <w:r w:rsidRPr="0034286B">
        <w:t xml:space="preserve"> J Nucl Med, 1999. </w:t>
      </w:r>
      <w:r w:rsidRPr="0034286B">
        <w:rPr>
          <w:b/>
        </w:rPr>
        <w:t>40</w:t>
      </w:r>
      <w:r w:rsidRPr="0034286B">
        <w:t>(11): p. 1771-7.</w:t>
      </w:r>
    </w:p>
    <w:p w:rsidR="00013EE3" w:rsidRPr="0034286B" w:rsidRDefault="00013EE3" w:rsidP="00013EE3">
      <w:pPr>
        <w:pStyle w:val="EndNoteBibliography"/>
        <w:ind w:left="720" w:hanging="720"/>
      </w:pPr>
      <w:r w:rsidRPr="0034286B">
        <w:t>38.</w:t>
      </w:r>
      <w:r w:rsidRPr="0034286B">
        <w:tab/>
        <w:t xml:space="preserve">Weber, W.A., et al., </w:t>
      </w:r>
      <w:r w:rsidRPr="0034286B">
        <w:rPr>
          <w:i/>
        </w:rPr>
        <w:t>Repeatability of 18F-FDG PET/CT in Advanced Non-small Cell Lung Cancer: Prospective Assessment in Two Multicenter Trials.</w:t>
      </w:r>
      <w:r w:rsidRPr="0034286B">
        <w:t xml:space="preserve"> J Nucl Med, 2015.</w:t>
      </w:r>
    </w:p>
    <w:p w:rsidR="00013EE3" w:rsidRPr="0034286B" w:rsidRDefault="00013EE3" w:rsidP="00013EE3">
      <w:pPr>
        <w:pStyle w:val="EndNoteBibliography"/>
        <w:ind w:left="720" w:hanging="720"/>
      </w:pPr>
      <w:r w:rsidRPr="0034286B">
        <w:t>39.</w:t>
      </w:r>
      <w:r w:rsidRPr="0034286B">
        <w:tab/>
        <w:t xml:space="preserve">Nahmias, C., et al., </w:t>
      </w:r>
      <w:r w:rsidRPr="0034286B">
        <w:rPr>
          <w:i/>
        </w:rPr>
        <w:t>Time course of early response to chemotherapy in non-small cell lung cancer patients with 18F-FDG PET/CT.</w:t>
      </w:r>
      <w:r w:rsidRPr="0034286B">
        <w:t xml:space="preserve"> J Nucl Med, 2007. </w:t>
      </w:r>
      <w:r w:rsidRPr="0034286B">
        <w:rPr>
          <w:b/>
        </w:rPr>
        <w:t>48</w:t>
      </w:r>
      <w:r w:rsidRPr="0034286B">
        <w:t>(5): p. 744-51.</w:t>
      </w:r>
    </w:p>
    <w:p w:rsidR="00013EE3" w:rsidRPr="0034286B" w:rsidRDefault="00013EE3" w:rsidP="00013EE3">
      <w:pPr>
        <w:pStyle w:val="EndNoteBibliography"/>
        <w:ind w:left="720" w:hanging="720"/>
      </w:pPr>
      <w:r w:rsidRPr="0034286B">
        <w:t>40.</w:t>
      </w:r>
      <w:r w:rsidRPr="0034286B">
        <w:tab/>
        <w:t xml:space="preserve">Laffon, E., et al., </w:t>
      </w:r>
      <w:r w:rsidRPr="0034286B">
        <w:rPr>
          <w:i/>
        </w:rPr>
        <w:t>Variability of average SUV from several hottest voxels is lower than that of SUVmax and SUVpeak.</w:t>
      </w:r>
      <w:r w:rsidRPr="0034286B">
        <w:t xml:space="preserve"> Eur Radiol, 2014. </w:t>
      </w:r>
      <w:r w:rsidRPr="0034286B">
        <w:rPr>
          <w:b/>
        </w:rPr>
        <w:t>24</w:t>
      </w:r>
      <w:r w:rsidRPr="0034286B">
        <w:t>(8): p. 1964-70.</w:t>
      </w:r>
    </w:p>
    <w:p w:rsidR="00013EE3" w:rsidRPr="0034286B" w:rsidRDefault="00013EE3" w:rsidP="00013EE3">
      <w:pPr>
        <w:pStyle w:val="EndNoteBibliography"/>
        <w:ind w:left="720" w:hanging="720"/>
      </w:pPr>
      <w:r w:rsidRPr="0034286B">
        <w:t>41.</w:t>
      </w:r>
      <w:r w:rsidRPr="0034286B">
        <w:tab/>
        <w:t xml:space="preserve">Mankoff, D.A., et al., </w:t>
      </w:r>
      <w:r w:rsidRPr="0034286B">
        <w:rPr>
          <w:i/>
        </w:rPr>
        <w:t>Tumor-specific positron emission tomography imaging in patients: [18F] fluorodeoxyglucose and beyond.</w:t>
      </w:r>
      <w:r w:rsidRPr="0034286B">
        <w:t xml:space="preserve"> Clin Cancer Res, 2007. </w:t>
      </w:r>
      <w:r w:rsidRPr="0034286B">
        <w:rPr>
          <w:b/>
        </w:rPr>
        <w:t>13</w:t>
      </w:r>
      <w:r w:rsidRPr="0034286B">
        <w:t>(12): p. 3460-9.</w:t>
      </w:r>
    </w:p>
    <w:p w:rsidR="00013EE3" w:rsidRPr="0034286B" w:rsidRDefault="00013EE3" w:rsidP="00013EE3">
      <w:pPr>
        <w:pStyle w:val="EndNoteBibliography"/>
        <w:ind w:left="720" w:hanging="720"/>
      </w:pPr>
      <w:r w:rsidRPr="0034286B">
        <w:t>42.</w:t>
      </w:r>
      <w:r w:rsidRPr="0034286B">
        <w:tab/>
        <w:t xml:space="preserve">Mankoff, D.A., A.F. Shields, and K.A. Krohn, </w:t>
      </w:r>
      <w:r w:rsidRPr="0034286B">
        <w:rPr>
          <w:i/>
        </w:rPr>
        <w:t>PET imaging of cellular proliferation.</w:t>
      </w:r>
      <w:r w:rsidRPr="0034286B">
        <w:t xml:space="preserve"> Radiol Clin North Am, 2005. </w:t>
      </w:r>
      <w:r w:rsidRPr="0034286B">
        <w:rPr>
          <w:b/>
        </w:rPr>
        <w:t>43</w:t>
      </w:r>
      <w:r w:rsidRPr="0034286B">
        <w:t>(1): p. 153-67.</w:t>
      </w:r>
    </w:p>
    <w:p w:rsidR="00013EE3" w:rsidRPr="0034286B" w:rsidRDefault="00013EE3" w:rsidP="00013EE3">
      <w:pPr>
        <w:pStyle w:val="EndNoteBibliography"/>
        <w:ind w:left="720" w:hanging="720"/>
      </w:pPr>
      <w:r w:rsidRPr="0034286B">
        <w:t>43.</w:t>
      </w:r>
      <w:r w:rsidRPr="0034286B">
        <w:tab/>
        <w:t xml:space="preserve">Yamamoto, Y., et al., </w:t>
      </w:r>
      <w:r w:rsidRPr="0034286B">
        <w:rPr>
          <w:i/>
        </w:rPr>
        <w:t>Correlation of 18F-FLT uptake with tumor grade and Ki-67 immunohistochemistry in patients with newly diagnosed and recurrent gliomas.</w:t>
      </w:r>
      <w:r w:rsidRPr="0034286B">
        <w:t xml:space="preserve"> J Nucl Med, 2012. </w:t>
      </w:r>
      <w:r w:rsidRPr="0034286B">
        <w:rPr>
          <w:b/>
        </w:rPr>
        <w:t>53</w:t>
      </w:r>
      <w:r w:rsidRPr="0034286B">
        <w:t>(12): p. 1911-5.</w:t>
      </w:r>
    </w:p>
    <w:p w:rsidR="00013EE3" w:rsidRPr="0034286B" w:rsidRDefault="00013EE3" w:rsidP="00013EE3">
      <w:pPr>
        <w:pStyle w:val="EndNoteBibliography"/>
        <w:ind w:left="720" w:hanging="720"/>
      </w:pPr>
      <w:r w:rsidRPr="0034286B">
        <w:lastRenderedPageBreak/>
        <w:t>44.</w:t>
      </w:r>
      <w:r w:rsidRPr="0034286B">
        <w:tab/>
        <w:t xml:space="preserve">Kenny, L.M., et al., </w:t>
      </w:r>
      <w:r w:rsidRPr="0034286B">
        <w:rPr>
          <w:i/>
        </w:rPr>
        <w:t>Altered tissue 3'-deoxy-3'-[18F]fluorothymidine pharmacokinetics in human breast cancer following capecitabine treatment detected by positron emission tomography.</w:t>
      </w:r>
      <w:r w:rsidRPr="0034286B">
        <w:t xml:space="preserve"> Clin Cancer Res, 2009. </w:t>
      </w:r>
      <w:r w:rsidRPr="0034286B">
        <w:rPr>
          <w:b/>
        </w:rPr>
        <w:t>15</w:t>
      </w:r>
      <w:r w:rsidRPr="0034286B">
        <w:t>(21): p. 6649-57.</w:t>
      </w:r>
    </w:p>
    <w:p w:rsidR="00013EE3" w:rsidRPr="0034286B" w:rsidRDefault="00013EE3" w:rsidP="00013EE3">
      <w:pPr>
        <w:pStyle w:val="EndNoteBibliography"/>
        <w:ind w:left="720" w:hanging="720"/>
      </w:pPr>
      <w:r w:rsidRPr="0034286B">
        <w:t>45.</w:t>
      </w:r>
      <w:r w:rsidRPr="0034286B">
        <w:tab/>
        <w:t xml:space="preserve">de Langen, A.J., et al., </w:t>
      </w:r>
      <w:r w:rsidRPr="0034286B">
        <w:rPr>
          <w:i/>
        </w:rPr>
        <w:t>Reproducibility of quantitative 18F-3'-deoxy-3'-fluorothymidine measurements using positron emission tomography.</w:t>
      </w:r>
      <w:r w:rsidRPr="0034286B">
        <w:t xml:space="preserve"> Eur J Nucl Med Mol Imaging, 2009. </w:t>
      </w:r>
      <w:r w:rsidRPr="0034286B">
        <w:rPr>
          <w:b/>
        </w:rPr>
        <w:t>36</w:t>
      </w:r>
      <w:r w:rsidRPr="0034286B">
        <w:t>(3): p. 389-95.</w:t>
      </w:r>
    </w:p>
    <w:p w:rsidR="00013EE3" w:rsidRPr="0034286B" w:rsidRDefault="00013EE3" w:rsidP="00013EE3">
      <w:pPr>
        <w:pStyle w:val="EndNoteBibliography"/>
        <w:ind w:left="720" w:hanging="720"/>
      </w:pPr>
      <w:r w:rsidRPr="0034286B">
        <w:t>46.</w:t>
      </w:r>
      <w:r w:rsidRPr="0034286B">
        <w:tab/>
        <w:t xml:space="preserve">Puderbach, M., et al., </w:t>
      </w:r>
      <w:r w:rsidRPr="0034286B">
        <w:rPr>
          <w:i/>
        </w:rPr>
        <w:t>In vivo Gd-DTPA concentration for MR lung perfusion measurements: assessment with computed tomography in a porcine model.</w:t>
      </w:r>
      <w:r w:rsidRPr="0034286B">
        <w:t xml:space="preserve"> Eur Radiol, 2008. </w:t>
      </w:r>
      <w:r w:rsidRPr="0034286B">
        <w:rPr>
          <w:b/>
        </w:rPr>
        <w:t>18</w:t>
      </w:r>
      <w:r w:rsidRPr="0034286B">
        <w:t>(10): p. 2102-7.</w:t>
      </w:r>
    </w:p>
    <w:p w:rsidR="00013EE3" w:rsidRPr="0034286B" w:rsidRDefault="00013EE3" w:rsidP="00013EE3">
      <w:pPr>
        <w:pStyle w:val="EndNoteBibliography"/>
        <w:ind w:left="720" w:hanging="720"/>
      </w:pPr>
      <w:r w:rsidRPr="0034286B">
        <w:t>47.</w:t>
      </w:r>
      <w:r w:rsidRPr="0034286B">
        <w:tab/>
        <w:t xml:space="preserve">Lind, J.S., et al., </w:t>
      </w:r>
      <w:r w:rsidRPr="0034286B">
        <w:rPr>
          <w:i/>
        </w:rPr>
        <w:t>Dynamic contrast-enhanced CT in patients treated with sorafenib and erlotinib for non-small cell lung cancer: a new method of monitoring treatment?</w:t>
      </w:r>
      <w:r w:rsidRPr="0034286B">
        <w:t xml:space="preserve"> Eur Radiol, 2010. </w:t>
      </w:r>
      <w:r w:rsidRPr="0034286B">
        <w:rPr>
          <w:b/>
        </w:rPr>
        <w:t>20</w:t>
      </w:r>
      <w:r w:rsidRPr="0034286B">
        <w:t>(12): p. 2890-8.</w:t>
      </w:r>
    </w:p>
    <w:p w:rsidR="00013EE3" w:rsidRPr="0034286B" w:rsidRDefault="00013EE3" w:rsidP="00013EE3">
      <w:pPr>
        <w:pStyle w:val="EndNoteBibliography"/>
        <w:ind w:left="720" w:hanging="720"/>
      </w:pPr>
      <w:r w:rsidRPr="0034286B">
        <w:t>48.</w:t>
      </w:r>
      <w:r w:rsidRPr="0034286B">
        <w:tab/>
        <w:t xml:space="preserve">Tofts, P.S., et al., </w:t>
      </w:r>
      <w:r w:rsidRPr="0034286B">
        <w:rPr>
          <w:i/>
        </w:rPr>
        <w:t>Estimating kinetic parameters from dynamic contrast-enhanced T(1)-weighted MRI of a diffusable tracer: standardized quantities and symbols.</w:t>
      </w:r>
      <w:r w:rsidRPr="0034286B">
        <w:t xml:space="preserve"> J Magn Reson Imaging, 1999. </w:t>
      </w:r>
      <w:r w:rsidRPr="0034286B">
        <w:rPr>
          <w:b/>
        </w:rPr>
        <w:t>10</w:t>
      </w:r>
      <w:r w:rsidRPr="0034286B">
        <w:t>(3): p. 223-32.</w:t>
      </w:r>
    </w:p>
    <w:p w:rsidR="00013EE3" w:rsidRPr="0034286B" w:rsidRDefault="00013EE3" w:rsidP="00013EE3">
      <w:pPr>
        <w:pStyle w:val="EndNoteBibliography"/>
        <w:ind w:left="720" w:hanging="720"/>
      </w:pPr>
      <w:r w:rsidRPr="0034286B">
        <w:t>49.</w:t>
      </w:r>
      <w:r w:rsidRPr="0034286B">
        <w:tab/>
        <w:t xml:space="preserve">Tacelli, N., et al., </w:t>
      </w:r>
      <w:r w:rsidRPr="0034286B">
        <w:rPr>
          <w:i/>
        </w:rPr>
        <w:t>Assessment of non-small cell lung cancer perfusion: pathologic-CT correlation in 15 patients.</w:t>
      </w:r>
      <w:r w:rsidRPr="0034286B">
        <w:t xml:space="preserve"> Radiology, 2010. </w:t>
      </w:r>
      <w:r w:rsidRPr="0034286B">
        <w:rPr>
          <w:b/>
        </w:rPr>
        <w:t>257</w:t>
      </w:r>
      <w:r w:rsidRPr="0034286B">
        <w:t>(3): p. 863-71.</w:t>
      </w:r>
    </w:p>
    <w:p w:rsidR="00013EE3" w:rsidRPr="0034286B" w:rsidRDefault="00013EE3" w:rsidP="00013EE3">
      <w:pPr>
        <w:pStyle w:val="EndNoteBibliography"/>
        <w:ind w:left="720" w:hanging="720"/>
      </w:pPr>
      <w:r w:rsidRPr="0034286B">
        <w:t>50.</w:t>
      </w:r>
      <w:r w:rsidRPr="0034286B">
        <w:tab/>
        <w:t xml:space="preserve">Padhani, A.R., </w:t>
      </w:r>
      <w:r w:rsidRPr="0034286B">
        <w:rPr>
          <w:i/>
        </w:rPr>
        <w:t>Dynamic contrast-enhanced MRI in clinical oncology: current status and future directions.</w:t>
      </w:r>
      <w:r w:rsidRPr="0034286B">
        <w:t xml:space="preserve"> J Magn Reson Imaging, 2002. </w:t>
      </w:r>
      <w:r w:rsidRPr="0034286B">
        <w:rPr>
          <w:b/>
        </w:rPr>
        <w:t>16</w:t>
      </w:r>
      <w:r w:rsidRPr="0034286B">
        <w:t>(4): p. 407-22.</w:t>
      </w:r>
    </w:p>
    <w:p w:rsidR="00013EE3" w:rsidRPr="0034286B" w:rsidRDefault="00013EE3" w:rsidP="00013EE3">
      <w:pPr>
        <w:pStyle w:val="EndNoteBibliography"/>
        <w:ind w:left="720" w:hanging="720"/>
      </w:pPr>
      <w:r w:rsidRPr="0034286B">
        <w:t>51.</w:t>
      </w:r>
      <w:r w:rsidRPr="0034286B">
        <w:tab/>
        <w:t xml:space="preserve">Loveless, M.E., et al., </w:t>
      </w:r>
      <w:r w:rsidRPr="0034286B">
        <w:rPr>
          <w:i/>
        </w:rPr>
        <w:t>Comparisons of the efficacy of a Jak1/2 inhibitor (AZD1480) with a VEGF signaling inhibitor (cediranib) and sham treatments in mouse tumors using DCE-MRI, DW-MRI, and histology.</w:t>
      </w:r>
      <w:r w:rsidRPr="0034286B">
        <w:t xml:space="preserve"> Neoplasia, 2012. </w:t>
      </w:r>
      <w:r w:rsidRPr="0034286B">
        <w:rPr>
          <w:b/>
        </w:rPr>
        <w:t>14</w:t>
      </w:r>
      <w:r w:rsidRPr="0034286B">
        <w:t>(1): p. 54-64.</w:t>
      </w:r>
    </w:p>
    <w:p w:rsidR="00013EE3" w:rsidRPr="0034286B" w:rsidRDefault="00013EE3" w:rsidP="00013EE3">
      <w:pPr>
        <w:pStyle w:val="EndNoteBibliography"/>
        <w:ind w:left="720" w:hanging="720"/>
      </w:pPr>
      <w:r w:rsidRPr="0034286B">
        <w:t>52.</w:t>
      </w:r>
      <w:r w:rsidRPr="0034286B">
        <w:tab/>
        <w:t xml:space="preserve">Ng, Q.S., et al., </w:t>
      </w:r>
      <w:r w:rsidRPr="0034286B">
        <w:rPr>
          <w:i/>
        </w:rPr>
        <w:t>Quantitative assessment of lung cancer perfusion using MDCT: does measurement reproducibility improve with greater tumor volume coverage?</w:t>
      </w:r>
      <w:r w:rsidRPr="0034286B">
        <w:t xml:space="preserve"> AJR Am J Roentgenol, 2006. </w:t>
      </w:r>
      <w:r w:rsidRPr="0034286B">
        <w:rPr>
          <w:b/>
        </w:rPr>
        <w:t>187</w:t>
      </w:r>
      <w:r w:rsidRPr="0034286B">
        <w:t>(4): p. 1079-84.</w:t>
      </w:r>
    </w:p>
    <w:p w:rsidR="00013EE3" w:rsidRPr="0034286B" w:rsidRDefault="00013EE3" w:rsidP="00013EE3">
      <w:pPr>
        <w:pStyle w:val="EndNoteBibliography"/>
        <w:ind w:left="720" w:hanging="720"/>
      </w:pPr>
      <w:r w:rsidRPr="0034286B">
        <w:t>53.</w:t>
      </w:r>
      <w:r w:rsidRPr="0034286B">
        <w:tab/>
        <w:t xml:space="preserve">Ng, Q.S., et al., </w:t>
      </w:r>
      <w:r w:rsidRPr="0034286B">
        <w:rPr>
          <w:i/>
        </w:rPr>
        <w:t>Lung cancer perfusion at multi-detector row CT: reproducibility of whole tumor quantitative measurements.</w:t>
      </w:r>
      <w:r w:rsidRPr="0034286B">
        <w:t xml:space="preserve"> Radiology, 2006. </w:t>
      </w:r>
      <w:r w:rsidRPr="0034286B">
        <w:rPr>
          <w:b/>
        </w:rPr>
        <w:t>239</w:t>
      </w:r>
      <w:r w:rsidRPr="0034286B">
        <w:t>(2): p. 547-53.</w:t>
      </w:r>
    </w:p>
    <w:p w:rsidR="00013EE3" w:rsidRPr="0034286B" w:rsidRDefault="00013EE3" w:rsidP="00013EE3">
      <w:pPr>
        <w:pStyle w:val="EndNoteBibliography"/>
        <w:ind w:left="720" w:hanging="720"/>
      </w:pPr>
      <w:r w:rsidRPr="0034286B">
        <w:t>54.</w:t>
      </w:r>
      <w:r w:rsidRPr="0034286B">
        <w:tab/>
        <w:t xml:space="preserve">Ng, C.S., et al., </w:t>
      </w:r>
      <w:r w:rsidRPr="0034286B">
        <w:rPr>
          <w:i/>
        </w:rPr>
        <w:t>Reproducibility of perfusion parameters in dynamic contrast-enhanced MRI of lung and liver tumors: effect on estimates of patient sample size in clinical trials and on individual patient responses.</w:t>
      </w:r>
      <w:r w:rsidRPr="0034286B">
        <w:t xml:space="preserve"> AJR Am J Roentgenol, 2010. </w:t>
      </w:r>
      <w:r w:rsidRPr="0034286B">
        <w:rPr>
          <w:b/>
        </w:rPr>
        <w:t>194</w:t>
      </w:r>
      <w:r w:rsidRPr="0034286B">
        <w:t>(2): p. W134-40.</w:t>
      </w:r>
    </w:p>
    <w:p w:rsidR="00013EE3" w:rsidRPr="0034286B" w:rsidRDefault="00013EE3" w:rsidP="00013EE3">
      <w:pPr>
        <w:pStyle w:val="EndNoteBibliography"/>
        <w:ind w:left="720" w:hanging="720"/>
      </w:pPr>
      <w:r w:rsidRPr="0034286B">
        <w:t>55.</w:t>
      </w:r>
      <w:r w:rsidRPr="0034286B">
        <w:tab/>
        <w:t xml:space="preserve">Ng, C.S., et al., </w:t>
      </w:r>
      <w:r w:rsidRPr="0034286B">
        <w:rPr>
          <w:i/>
        </w:rPr>
        <w:t>Reproducibility of perfusion parameters obtained from perfusion CT in lung tumors.</w:t>
      </w:r>
      <w:r w:rsidRPr="0034286B">
        <w:t xml:space="preserve"> AJR Am J Roentgenol, 2011. </w:t>
      </w:r>
      <w:r w:rsidRPr="0034286B">
        <w:rPr>
          <w:b/>
        </w:rPr>
        <w:t>197</w:t>
      </w:r>
      <w:r w:rsidRPr="0034286B">
        <w:t>(1): p. 113-21.</w:t>
      </w:r>
    </w:p>
    <w:p w:rsidR="00013EE3" w:rsidRPr="0034286B" w:rsidRDefault="00013EE3" w:rsidP="00013EE3">
      <w:pPr>
        <w:pStyle w:val="EndNoteBibliography"/>
        <w:ind w:left="720" w:hanging="720"/>
      </w:pPr>
      <w:r w:rsidRPr="0034286B">
        <w:t>56.</w:t>
      </w:r>
      <w:r w:rsidRPr="0034286B">
        <w:tab/>
        <w:t xml:space="preserve">Ng, Q.S., et al., </w:t>
      </w:r>
      <w:r w:rsidRPr="0034286B">
        <w:rPr>
          <w:i/>
        </w:rPr>
        <w:t>Quantitative helical dynamic contrast enhanced computed tomography assessment of the spatial variation in whole tumour blood volume with radiotherapy in lung cancer.</w:t>
      </w:r>
      <w:r w:rsidRPr="0034286B">
        <w:t xml:space="preserve"> Lung Cancer, 2010. </w:t>
      </w:r>
      <w:r w:rsidRPr="0034286B">
        <w:rPr>
          <w:b/>
        </w:rPr>
        <w:t>69</w:t>
      </w:r>
      <w:r w:rsidRPr="0034286B">
        <w:t>(1): p. 71-6.</w:t>
      </w:r>
    </w:p>
    <w:p w:rsidR="00013EE3" w:rsidRPr="0034286B" w:rsidRDefault="00013EE3" w:rsidP="00013EE3">
      <w:pPr>
        <w:pStyle w:val="EndNoteBibliography"/>
        <w:ind w:left="720" w:hanging="720"/>
      </w:pPr>
      <w:r w:rsidRPr="0034286B">
        <w:t>57.</w:t>
      </w:r>
      <w:r w:rsidRPr="0034286B">
        <w:tab/>
        <w:t xml:space="preserve">Goh, V., S. Halligan, and C.I. Bartram, </w:t>
      </w:r>
      <w:r w:rsidRPr="0034286B">
        <w:rPr>
          <w:i/>
        </w:rPr>
        <w:t>Quantitative tumor perfusion assessment with multidetector CT: are measurements from two commercial software packages interchangeable?</w:t>
      </w:r>
      <w:r w:rsidRPr="0034286B">
        <w:t xml:space="preserve"> Radiology, 2007. </w:t>
      </w:r>
      <w:r w:rsidRPr="0034286B">
        <w:rPr>
          <w:b/>
        </w:rPr>
        <w:t>242</w:t>
      </w:r>
      <w:r w:rsidRPr="0034286B">
        <w:t>(3): p. 777-82.</w:t>
      </w:r>
    </w:p>
    <w:p w:rsidR="00013EE3" w:rsidRPr="0034286B" w:rsidRDefault="00013EE3" w:rsidP="00013EE3">
      <w:pPr>
        <w:pStyle w:val="EndNoteBibliography"/>
        <w:ind w:left="720" w:hanging="720"/>
      </w:pPr>
      <w:r w:rsidRPr="0034286B">
        <w:t>58.</w:t>
      </w:r>
      <w:r w:rsidRPr="0034286B">
        <w:tab/>
        <w:t xml:space="preserve">Morgan, B., et al., </w:t>
      </w:r>
      <w:r w:rsidRPr="0034286B">
        <w:rPr>
          <w:i/>
        </w:rPr>
        <w:t>A simple, reproducible method for monitoring the treatment of tumours using dynamic contrast-enhanced MR imaging.</w:t>
      </w:r>
      <w:r w:rsidRPr="0034286B">
        <w:t xml:space="preserve"> Br J Cancer, 2006. </w:t>
      </w:r>
      <w:r w:rsidRPr="0034286B">
        <w:rPr>
          <w:b/>
        </w:rPr>
        <w:t>94</w:t>
      </w:r>
      <w:r w:rsidRPr="0034286B">
        <w:t>(10): p. 1420-7.</w:t>
      </w:r>
    </w:p>
    <w:p w:rsidR="00013EE3" w:rsidRPr="0034286B" w:rsidRDefault="00013EE3" w:rsidP="00013EE3">
      <w:pPr>
        <w:pStyle w:val="EndNoteBibliography"/>
        <w:ind w:left="720" w:hanging="720"/>
      </w:pPr>
      <w:r w:rsidRPr="0034286B">
        <w:t>59.</w:t>
      </w:r>
      <w:r w:rsidRPr="0034286B">
        <w:tab/>
        <w:t xml:space="preserve">Liu, H., et al., </w:t>
      </w:r>
      <w:r w:rsidRPr="0034286B">
        <w:rPr>
          <w:i/>
        </w:rPr>
        <w:t>Evaluation of apparent diffusion coefficient associated with pathological grade of lung carcinoma, before therapy.</w:t>
      </w:r>
      <w:r w:rsidRPr="0034286B">
        <w:t xml:space="preserve"> J Magn Reson Imaging, 2014.</w:t>
      </w:r>
    </w:p>
    <w:p w:rsidR="00013EE3" w:rsidRPr="0034286B" w:rsidRDefault="00013EE3" w:rsidP="00013EE3">
      <w:pPr>
        <w:pStyle w:val="EndNoteBibliography"/>
        <w:ind w:left="720" w:hanging="720"/>
      </w:pPr>
      <w:r w:rsidRPr="0034286B">
        <w:t>60.</w:t>
      </w:r>
      <w:r w:rsidRPr="0034286B">
        <w:tab/>
        <w:t xml:space="preserve">Chen, L., et al., </w:t>
      </w:r>
      <w:r w:rsidRPr="0034286B">
        <w:rPr>
          <w:i/>
        </w:rPr>
        <w:t>Relationship between apparent diffusion coefficient and tumour cellularity in lung cancer.</w:t>
      </w:r>
      <w:r w:rsidRPr="0034286B">
        <w:t xml:space="preserve"> PLoS One, 2014. </w:t>
      </w:r>
      <w:r w:rsidRPr="0034286B">
        <w:rPr>
          <w:b/>
        </w:rPr>
        <w:t>9</w:t>
      </w:r>
      <w:r w:rsidRPr="0034286B">
        <w:t>(6): p. e99865.</w:t>
      </w:r>
    </w:p>
    <w:p w:rsidR="00013EE3" w:rsidRPr="0034286B" w:rsidRDefault="00013EE3" w:rsidP="00013EE3">
      <w:pPr>
        <w:pStyle w:val="EndNoteBibliography"/>
        <w:ind w:left="720" w:hanging="720"/>
      </w:pPr>
      <w:r w:rsidRPr="0034286B">
        <w:t>61.</w:t>
      </w:r>
      <w:r w:rsidRPr="0034286B">
        <w:tab/>
        <w:t xml:space="preserve">Bernardin, L., E.A. O'Flynn, and N.M. Desouza, </w:t>
      </w:r>
      <w:r w:rsidRPr="0034286B">
        <w:rPr>
          <w:i/>
        </w:rPr>
        <w:t>Functional imaging biomarkers for assessing response to treatment in liver and lung metastases.</w:t>
      </w:r>
      <w:r w:rsidRPr="0034286B">
        <w:t xml:space="preserve"> Cancer Imaging, 2013. </w:t>
      </w:r>
      <w:r w:rsidRPr="0034286B">
        <w:rPr>
          <w:b/>
        </w:rPr>
        <w:t>13</w:t>
      </w:r>
      <w:r w:rsidRPr="0034286B">
        <w:t>(4): p. 482-94.</w:t>
      </w:r>
    </w:p>
    <w:p w:rsidR="00013EE3" w:rsidRPr="0034286B" w:rsidRDefault="00013EE3" w:rsidP="00013EE3">
      <w:pPr>
        <w:pStyle w:val="EndNoteBibliography"/>
        <w:ind w:left="720" w:hanging="720"/>
      </w:pPr>
      <w:r w:rsidRPr="0034286B">
        <w:t>62.</w:t>
      </w:r>
      <w:r w:rsidRPr="0034286B">
        <w:tab/>
        <w:t xml:space="preserve">Kaza, E., et al., </w:t>
      </w:r>
      <w:r w:rsidRPr="0034286B">
        <w:rPr>
          <w:i/>
        </w:rPr>
        <w:t>First MRI application of an active breathing coordinator.</w:t>
      </w:r>
      <w:r w:rsidRPr="0034286B">
        <w:t xml:space="preserve"> Phys Med Biol, 2015. </w:t>
      </w:r>
      <w:r w:rsidRPr="0034286B">
        <w:rPr>
          <w:b/>
        </w:rPr>
        <w:t>60</w:t>
      </w:r>
      <w:r w:rsidRPr="0034286B">
        <w:t>(4): p. 1681-96.</w:t>
      </w:r>
    </w:p>
    <w:p w:rsidR="00013EE3" w:rsidRPr="0034286B" w:rsidRDefault="00013EE3" w:rsidP="00013EE3">
      <w:pPr>
        <w:pStyle w:val="EndNoteBibliography"/>
        <w:ind w:left="720" w:hanging="720"/>
      </w:pPr>
      <w:r w:rsidRPr="0034286B">
        <w:t>63.</w:t>
      </w:r>
      <w:r w:rsidRPr="0034286B">
        <w:tab/>
        <w:t xml:space="preserve">Jerome, N.P., et al., </w:t>
      </w:r>
      <w:r w:rsidRPr="0034286B">
        <w:rPr>
          <w:i/>
        </w:rPr>
        <w:t>Use of the temporal median and trimmed mean mitigates effects of respiratory motion in multiple-acquisition abdominal diffusion imaging.</w:t>
      </w:r>
      <w:r w:rsidRPr="0034286B">
        <w:t xml:space="preserve"> Phys Med Biol, 2015. </w:t>
      </w:r>
      <w:r w:rsidRPr="0034286B">
        <w:rPr>
          <w:b/>
        </w:rPr>
        <w:t>60</w:t>
      </w:r>
      <w:r w:rsidRPr="0034286B">
        <w:t>(2): p. N9-N20.</w:t>
      </w:r>
    </w:p>
    <w:p w:rsidR="00013EE3" w:rsidRPr="0034286B" w:rsidRDefault="00013EE3" w:rsidP="00013EE3">
      <w:pPr>
        <w:pStyle w:val="EndNoteBibliography"/>
        <w:ind w:left="720" w:hanging="720"/>
      </w:pPr>
      <w:r w:rsidRPr="0034286B">
        <w:t>64.</w:t>
      </w:r>
      <w:r w:rsidRPr="0034286B">
        <w:tab/>
        <w:t xml:space="preserve">Srinivasan, A., et al., </w:t>
      </w:r>
      <w:r w:rsidRPr="0034286B">
        <w:rPr>
          <w:i/>
        </w:rPr>
        <w:t>State-of-the-art imaging of acute stroke.</w:t>
      </w:r>
      <w:r w:rsidRPr="0034286B">
        <w:t xml:space="preserve"> Radiographics, 2006. </w:t>
      </w:r>
      <w:r w:rsidRPr="0034286B">
        <w:rPr>
          <w:b/>
        </w:rPr>
        <w:t>26 Suppl 1</w:t>
      </w:r>
      <w:r w:rsidRPr="0034286B">
        <w:t>: p. S75-95.</w:t>
      </w:r>
    </w:p>
    <w:p w:rsidR="00013EE3" w:rsidRPr="0034286B" w:rsidRDefault="00013EE3" w:rsidP="00013EE3">
      <w:pPr>
        <w:pStyle w:val="EndNoteBibliography"/>
        <w:ind w:left="720" w:hanging="720"/>
      </w:pPr>
      <w:r w:rsidRPr="0034286B">
        <w:lastRenderedPageBreak/>
        <w:t>65.</w:t>
      </w:r>
      <w:r w:rsidRPr="0034286B">
        <w:tab/>
        <w:t xml:space="preserve">Weller A, G.S., Morgan  VA. Higgins DM, de-Souza NM, Ahmed M, </w:t>
      </w:r>
      <w:r w:rsidRPr="0034286B">
        <w:rPr>
          <w:i/>
        </w:rPr>
        <w:t>3D Ultrashort TE (UTE) MRI repeatability within the thorax and its application to pulmonary fibrosis.</w:t>
      </w:r>
      <w:r w:rsidRPr="0034286B">
        <w:t xml:space="preserve"> International Society for Magnetic Resonance in Medicine 23rd Annual Meeting, 2015.</w:t>
      </w:r>
    </w:p>
    <w:p w:rsidR="00013EE3" w:rsidRPr="0034286B" w:rsidRDefault="00013EE3" w:rsidP="00013EE3">
      <w:pPr>
        <w:pStyle w:val="EndNoteBibliography"/>
        <w:ind w:left="720" w:hanging="720"/>
      </w:pPr>
      <w:r w:rsidRPr="0034286B">
        <w:t>66.</w:t>
      </w:r>
      <w:r w:rsidRPr="0034286B">
        <w:tab/>
        <w:t xml:space="preserve">Rahmer, J., et al., </w:t>
      </w:r>
      <w:r w:rsidRPr="0034286B">
        <w:rPr>
          <w:i/>
        </w:rPr>
        <w:t>Three-dimensional radial ultrashort echo-time imaging with T2 adapted sampling.</w:t>
      </w:r>
      <w:r w:rsidRPr="0034286B">
        <w:t xml:space="preserve"> Magn Reson Med, 2006. </w:t>
      </w:r>
      <w:r w:rsidRPr="0034286B">
        <w:rPr>
          <w:b/>
        </w:rPr>
        <w:t>55</w:t>
      </w:r>
      <w:r w:rsidRPr="0034286B">
        <w:t>(5): p. 1075-82.</w:t>
      </w:r>
    </w:p>
    <w:p w:rsidR="00013EE3" w:rsidRPr="0034286B" w:rsidRDefault="00013EE3" w:rsidP="00013EE3">
      <w:pPr>
        <w:pStyle w:val="EndNoteBibliography"/>
        <w:ind w:left="720" w:hanging="720"/>
      </w:pPr>
      <w:r w:rsidRPr="0034286B">
        <w:t>67.</w:t>
      </w:r>
      <w:r w:rsidRPr="0034286B">
        <w:tab/>
        <w:t xml:space="preserve">Robinson, S.P., et al., </w:t>
      </w:r>
      <w:r w:rsidRPr="0034286B">
        <w:rPr>
          <w:i/>
        </w:rPr>
        <w:t>Magnetic resonance imaging techniques for monitoring changes in tumor oxygenation and blood flow.</w:t>
      </w:r>
      <w:r w:rsidRPr="0034286B">
        <w:t xml:space="preserve"> Semin Radiat Oncol, 1998. </w:t>
      </w:r>
      <w:r w:rsidRPr="0034286B">
        <w:rPr>
          <w:b/>
        </w:rPr>
        <w:t>8</w:t>
      </w:r>
      <w:r w:rsidRPr="0034286B">
        <w:t>(3): p. 197-207.</w:t>
      </w:r>
    </w:p>
    <w:p w:rsidR="00013EE3" w:rsidRPr="0034286B" w:rsidRDefault="00013EE3" w:rsidP="00013EE3">
      <w:pPr>
        <w:pStyle w:val="EndNoteBibliography"/>
        <w:ind w:left="720" w:hanging="720"/>
      </w:pPr>
      <w:r w:rsidRPr="0034286B">
        <w:t>68.</w:t>
      </w:r>
      <w:r w:rsidRPr="0034286B">
        <w:tab/>
        <w:t xml:space="preserve">Yip, C., et al., </w:t>
      </w:r>
      <w:r w:rsidRPr="0034286B">
        <w:rPr>
          <w:i/>
        </w:rPr>
        <w:t>Molecular imaging of hypoxia in non-small-cell lung cancer.</w:t>
      </w:r>
      <w:r w:rsidRPr="0034286B">
        <w:t xml:space="preserve"> Eur J Nucl Med Mol Imaging, 2015. </w:t>
      </w:r>
      <w:r w:rsidRPr="0034286B">
        <w:rPr>
          <w:b/>
        </w:rPr>
        <w:t>42</w:t>
      </w:r>
      <w:r w:rsidRPr="0034286B">
        <w:t>(6): p. 956-76.</w:t>
      </w:r>
    </w:p>
    <w:p w:rsidR="00013EE3" w:rsidRPr="0034286B" w:rsidRDefault="00013EE3" w:rsidP="00013EE3">
      <w:pPr>
        <w:pStyle w:val="EndNoteBibliography"/>
        <w:ind w:left="720" w:hanging="720"/>
      </w:pPr>
      <w:r w:rsidRPr="0034286B">
        <w:t>69.</w:t>
      </w:r>
      <w:r w:rsidRPr="0034286B">
        <w:tab/>
        <w:t xml:space="preserve">Yoo, S., J.K. Kim, and I.G. Jeong, </w:t>
      </w:r>
      <w:r w:rsidRPr="0034286B">
        <w:rPr>
          <w:i/>
        </w:rPr>
        <w:t>Multiparametric magnetic resonance imaging for prostate cancer: A review and update for urologists.</w:t>
      </w:r>
      <w:r w:rsidRPr="0034286B">
        <w:t xml:space="preserve"> Korean J Urol, 2015. </w:t>
      </w:r>
      <w:r w:rsidRPr="0034286B">
        <w:rPr>
          <w:b/>
        </w:rPr>
        <w:t>56</w:t>
      </w:r>
      <w:r w:rsidRPr="0034286B">
        <w:t>(7): p. 487-97.</w:t>
      </w:r>
    </w:p>
    <w:p w:rsidR="00013EE3" w:rsidRPr="0034286B" w:rsidRDefault="00013EE3" w:rsidP="00013EE3">
      <w:pPr>
        <w:pStyle w:val="EndNoteBibliography"/>
        <w:ind w:left="720" w:hanging="720"/>
      </w:pPr>
      <w:r w:rsidRPr="0034286B">
        <w:t>70.</w:t>
      </w:r>
      <w:r w:rsidRPr="0034286B">
        <w:tab/>
        <w:t xml:space="preserve">Huang, K., et al., </w:t>
      </w:r>
      <w:r w:rsidRPr="0034286B">
        <w:rPr>
          <w:i/>
        </w:rPr>
        <w:t>Radiographic changes after lung stereotactic ablative radiotherapy (SABR)--can we distinguish recurrence from fibrosis? A systematic review of the literature.</w:t>
      </w:r>
      <w:r w:rsidRPr="0034286B">
        <w:t xml:space="preserve"> Radiother Oncol, 2012. </w:t>
      </w:r>
      <w:r w:rsidRPr="0034286B">
        <w:rPr>
          <w:b/>
        </w:rPr>
        <w:t>102</w:t>
      </w:r>
      <w:r w:rsidRPr="0034286B">
        <w:t>(3): p. 335-42.</w:t>
      </w:r>
    </w:p>
    <w:p w:rsidR="00013EE3" w:rsidRPr="0034286B" w:rsidRDefault="00013EE3" w:rsidP="00013EE3">
      <w:pPr>
        <w:pStyle w:val="EndNoteBibliography"/>
        <w:ind w:left="720" w:hanging="720"/>
      </w:pPr>
      <w:r w:rsidRPr="0034286B">
        <w:t>71.</w:t>
      </w:r>
      <w:r w:rsidRPr="0034286B">
        <w:tab/>
        <w:t xml:space="preserve">Multhoff, G. and J. Radons, </w:t>
      </w:r>
      <w:r w:rsidRPr="0034286B">
        <w:rPr>
          <w:i/>
        </w:rPr>
        <w:t>Radiation, inflammation, and immune responses in cancer.</w:t>
      </w:r>
      <w:r w:rsidRPr="0034286B">
        <w:t xml:space="preserve"> Front Oncol, 2012. </w:t>
      </w:r>
      <w:r w:rsidRPr="0034286B">
        <w:rPr>
          <w:b/>
        </w:rPr>
        <w:t>2</w:t>
      </w:r>
      <w:r w:rsidRPr="0034286B">
        <w:t>: p. 58.</w:t>
      </w:r>
    </w:p>
    <w:p w:rsidR="00013EE3" w:rsidRPr="0034286B" w:rsidRDefault="00013EE3" w:rsidP="00013EE3">
      <w:pPr>
        <w:pStyle w:val="EndNoteBibliography"/>
        <w:ind w:left="720" w:hanging="720"/>
      </w:pPr>
      <w:r w:rsidRPr="0034286B">
        <w:t>72.</w:t>
      </w:r>
      <w:r w:rsidRPr="0034286B">
        <w:tab/>
        <w:t xml:space="preserve">Stauder, M.C., et al., </w:t>
      </w:r>
      <w:r w:rsidRPr="0034286B">
        <w:rPr>
          <w:i/>
        </w:rPr>
        <w:t>Late tumor pseudoprogression followed by complete remission after lung stereotactic ablative radiotherapy.</w:t>
      </w:r>
      <w:r w:rsidRPr="0034286B">
        <w:t xml:space="preserve"> Radiat Oncol, 2013. </w:t>
      </w:r>
      <w:r w:rsidRPr="0034286B">
        <w:rPr>
          <w:b/>
        </w:rPr>
        <w:t>8</w:t>
      </w:r>
      <w:r w:rsidRPr="0034286B">
        <w:t>: p. 167.</w:t>
      </w:r>
    </w:p>
    <w:p w:rsidR="00013EE3" w:rsidRPr="0034286B" w:rsidRDefault="00013EE3" w:rsidP="00013EE3">
      <w:pPr>
        <w:pStyle w:val="EndNoteBibliography"/>
        <w:ind w:left="720" w:hanging="720"/>
      </w:pPr>
      <w:r w:rsidRPr="0034286B">
        <w:t>73.</w:t>
      </w:r>
      <w:r w:rsidRPr="0034286B">
        <w:tab/>
        <w:t xml:space="preserve">Spira, A. and D.S. Ettinger, </w:t>
      </w:r>
      <w:r w:rsidRPr="0034286B">
        <w:rPr>
          <w:i/>
        </w:rPr>
        <w:t>Multidisciplinary management of lung cancer.</w:t>
      </w:r>
      <w:r w:rsidRPr="0034286B">
        <w:t xml:space="preserve"> N Engl J Med, 2004. </w:t>
      </w:r>
      <w:r w:rsidRPr="0034286B">
        <w:rPr>
          <w:b/>
        </w:rPr>
        <w:t>350</w:t>
      </w:r>
      <w:r w:rsidRPr="0034286B">
        <w:t>(4): p. 379-92.</w:t>
      </w:r>
    </w:p>
    <w:p w:rsidR="00013EE3" w:rsidRPr="0034286B" w:rsidRDefault="00013EE3" w:rsidP="00013EE3">
      <w:pPr>
        <w:pStyle w:val="EndNoteBibliography"/>
        <w:ind w:left="720" w:hanging="720"/>
      </w:pPr>
      <w:r w:rsidRPr="0034286B">
        <w:t>74.</w:t>
      </w:r>
      <w:r w:rsidRPr="0034286B">
        <w:tab/>
        <w:t xml:space="preserve">Ichihara, E., et al., </w:t>
      </w:r>
      <w:r w:rsidRPr="0034286B">
        <w:rPr>
          <w:i/>
        </w:rPr>
        <w:t>Pseudoprogression of lung cancer after concomitant chemoradiotherapy.</w:t>
      </w:r>
      <w:r w:rsidRPr="0034286B">
        <w:t xml:space="preserve"> Jpn J Clin Oncol, 2008. </w:t>
      </w:r>
      <w:r w:rsidRPr="0034286B">
        <w:rPr>
          <w:b/>
        </w:rPr>
        <w:t>38</w:t>
      </w:r>
      <w:r w:rsidRPr="0034286B">
        <w:t>(2): p. 140-2.</w:t>
      </w:r>
    </w:p>
    <w:p w:rsidR="00013EE3" w:rsidRPr="0034286B" w:rsidRDefault="00013EE3" w:rsidP="00013EE3">
      <w:pPr>
        <w:pStyle w:val="EndNoteBibliography"/>
        <w:ind w:left="720" w:hanging="720"/>
      </w:pPr>
      <w:r w:rsidRPr="0034286B">
        <w:t>75.</w:t>
      </w:r>
      <w:r w:rsidRPr="0034286B">
        <w:tab/>
        <w:t xml:space="preserve">Lo, S.S., et al., </w:t>
      </w:r>
      <w:r w:rsidRPr="0034286B">
        <w:rPr>
          <w:i/>
        </w:rPr>
        <w:t>Imaging changes after stereotactic body radiation therapy for lung and liver tumors.</w:t>
      </w:r>
      <w:r w:rsidRPr="0034286B">
        <w:t xml:space="preserve"> Expert Rev Anticancer Ther, 2011. </w:t>
      </w:r>
      <w:r w:rsidRPr="0034286B">
        <w:rPr>
          <w:b/>
        </w:rPr>
        <w:t>11</w:t>
      </w:r>
      <w:r w:rsidRPr="0034286B">
        <w:t>(4): p. 613-20.</w:t>
      </w:r>
    </w:p>
    <w:p w:rsidR="00013EE3" w:rsidRPr="0034286B" w:rsidRDefault="00013EE3" w:rsidP="00013EE3">
      <w:pPr>
        <w:pStyle w:val="EndNoteBibliography"/>
        <w:ind w:left="720" w:hanging="720"/>
      </w:pPr>
      <w:r w:rsidRPr="0034286B">
        <w:t>76.</w:t>
      </w:r>
      <w:r w:rsidRPr="0034286B">
        <w:tab/>
        <w:t xml:space="preserve">Galban, C.J., et al., </w:t>
      </w:r>
      <w:r w:rsidRPr="0034286B">
        <w:rPr>
          <w:i/>
        </w:rPr>
        <w:t>Evaluation of treatment-associated inflammatory response on diffusion-weighted magnetic resonance imaging and 2-[18F]-fluoro-2-deoxy-D-glucose-positron emission tomography imaging biomarkers.</w:t>
      </w:r>
      <w:r w:rsidRPr="0034286B">
        <w:t xml:space="preserve"> Clin Cancer Res, 2010. </w:t>
      </w:r>
      <w:r w:rsidRPr="0034286B">
        <w:rPr>
          <w:b/>
        </w:rPr>
        <w:t>16</w:t>
      </w:r>
      <w:r w:rsidRPr="0034286B">
        <w:t>(5): p. 1542-52.</w:t>
      </w:r>
    </w:p>
    <w:p w:rsidR="00013EE3" w:rsidRPr="0034286B" w:rsidRDefault="00013EE3" w:rsidP="00013EE3">
      <w:pPr>
        <w:pStyle w:val="EndNoteBibliography"/>
        <w:ind w:left="720" w:hanging="720"/>
      </w:pPr>
      <w:r w:rsidRPr="0034286B">
        <w:t>77.</w:t>
      </w:r>
      <w:r w:rsidRPr="0034286B">
        <w:tab/>
        <w:t xml:space="preserve">Qi, L.P., et al., </w:t>
      </w:r>
      <w:r w:rsidRPr="0034286B">
        <w:rPr>
          <w:i/>
        </w:rPr>
        <w:t>Using diffusion-weighted MR imaging for tumor detection in the collapsed lung: a preliminary study.</w:t>
      </w:r>
      <w:r w:rsidRPr="0034286B">
        <w:t xml:space="preserve"> Eur Radiol, 2009. </w:t>
      </w:r>
      <w:r w:rsidRPr="0034286B">
        <w:rPr>
          <w:b/>
        </w:rPr>
        <w:t>19</w:t>
      </w:r>
      <w:r w:rsidRPr="0034286B">
        <w:t>(2): p. 333-41.</w:t>
      </w:r>
    </w:p>
    <w:p w:rsidR="00013EE3" w:rsidRPr="0034286B" w:rsidRDefault="00013EE3" w:rsidP="00013EE3">
      <w:pPr>
        <w:pStyle w:val="EndNoteBibliography"/>
        <w:ind w:left="720" w:hanging="720"/>
      </w:pPr>
      <w:r w:rsidRPr="0034286B">
        <w:t>78.</w:t>
      </w:r>
      <w:r w:rsidRPr="0034286B">
        <w:tab/>
        <w:t xml:space="preserve">Baysal, T., D.Y. Mutlu, and S. Yologlu, </w:t>
      </w:r>
      <w:r w:rsidRPr="0034286B">
        <w:rPr>
          <w:i/>
        </w:rPr>
        <w:t>Diffusion-weighted magnetic resonance imaging in differentiation of postobstructive consolidation from central lung carcinoma.</w:t>
      </w:r>
      <w:r w:rsidRPr="0034286B">
        <w:t xml:space="preserve"> Magn Reson Imaging, 2009. </w:t>
      </w:r>
      <w:r w:rsidRPr="0034286B">
        <w:rPr>
          <w:b/>
        </w:rPr>
        <w:t>27</w:t>
      </w:r>
      <w:r w:rsidRPr="0034286B">
        <w:t>(10): p. 1447-54.</w:t>
      </w:r>
    </w:p>
    <w:p w:rsidR="00013EE3" w:rsidRPr="0034286B" w:rsidRDefault="00013EE3" w:rsidP="00013EE3">
      <w:pPr>
        <w:pStyle w:val="EndNoteBibliography"/>
        <w:ind w:left="720" w:hanging="720"/>
      </w:pPr>
      <w:r w:rsidRPr="0034286B">
        <w:t>79.</w:t>
      </w:r>
      <w:r w:rsidRPr="0034286B">
        <w:tab/>
        <w:t xml:space="preserve">Deng, Y., et al., </w:t>
      </w:r>
      <w:r w:rsidRPr="0034286B">
        <w:rPr>
          <w:i/>
        </w:rPr>
        <w:t>Use of diffusion-weighted magnetic resonance imaging to distinguish between lung cancer and focal inflammatory lesions: a comparison of intravoxel incoherent motion derived parameters and apparent diffusion coefficient.</w:t>
      </w:r>
      <w:r w:rsidRPr="0034286B">
        <w:t xml:space="preserve"> Acta Radiol, 2015.</w:t>
      </w:r>
    </w:p>
    <w:p w:rsidR="00013EE3" w:rsidRPr="0034286B" w:rsidRDefault="00013EE3" w:rsidP="00013EE3">
      <w:pPr>
        <w:pStyle w:val="EndNoteBibliography"/>
        <w:ind w:left="720" w:hanging="720"/>
      </w:pPr>
      <w:r w:rsidRPr="0034286B">
        <w:t>80.</w:t>
      </w:r>
      <w:r w:rsidRPr="0034286B">
        <w:tab/>
        <w:t xml:space="preserve">Ohno, Y., et al., </w:t>
      </w:r>
      <w:r w:rsidRPr="0034286B">
        <w:rPr>
          <w:i/>
        </w:rPr>
        <w:t>Diffusion-weighted MRI versus 18F-FDG PET/CT: performance as predictors of tumor treatment response and patient survival in patients with non-small cell lung cancer receiving chemoradiotherapy.</w:t>
      </w:r>
      <w:r w:rsidRPr="0034286B">
        <w:t xml:space="preserve"> AJR Am J Roentgenol, 2012. </w:t>
      </w:r>
      <w:r w:rsidRPr="0034286B">
        <w:rPr>
          <w:b/>
        </w:rPr>
        <w:t>198</w:t>
      </w:r>
      <w:r w:rsidRPr="0034286B">
        <w:t>(1): p. 75-82.</w:t>
      </w:r>
    </w:p>
    <w:p w:rsidR="00013EE3" w:rsidRPr="0034286B" w:rsidRDefault="00013EE3" w:rsidP="00013EE3">
      <w:pPr>
        <w:pStyle w:val="EndNoteBibliography"/>
        <w:ind w:left="720" w:hanging="720"/>
      </w:pPr>
      <w:r w:rsidRPr="0034286B">
        <w:t>81.</w:t>
      </w:r>
      <w:r w:rsidRPr="0034286B">
        <w:tab/>
        <w:t xml:space="preserve">Petit, S.F., et al., </w:t>
      </w:r>
      <w:r w:rsidRPr="0034286B">
        <w:rPr>
          <w:i/>
        </w:rPr>
        <w:t>[(1)(8)F]fluorodeoxyglucose uptake patterns in lung before radiotherapy identify areas more susceptible to radiation-induced lung toxicity in non-small-cell lung cancer patients.</w:t>
      </w:r>
      <w:r w:rsidRPr="0034286B">
        <w:t xml:space="preserve"> Int J Radiat Oncol Biol Phys, 2011. </w:t>
      </w:r>
      <w:r w:rsidRPr="0034286B">
        <w:rPr>
          <w:b/>
        </w:rPr>
        <w:t>81</w:t>
      </w:r>
      <w:r w:rsidRPr="0034286B">
        <w:t>(3): p. 698-705.</w:t>
      </w:r>
    </w:p>
    <w:p w:rsidR="00013EE3" w:rsidRPr="0034286B" w:rsidRDefault="00013EE3" w:rsidP="00013EE3">
      <w:pPr>
        <w:pStyle w:val="EndNoteBibliography"/>
        <w:ind w:left="720" w:hanging="720"/>
      </w:pPr>
      <w:r w:rsidRPr="0034286B">
        <w:t>82.</w:t>
      </w:r>
      <w:r w:rsidRPr="0034286B">
        <w:tab/>
        <w:t xml:space="preserve">Korn, E.L., et al., </w:t>
      </w:r>
      <w:r w:rsidRPr="0034286B">
        <w:rPr>
          <w:i/>
        </w:rPr>
        <w:t>Clinical trial designs for cytostatic agents: are new approaches needed?</w:t>
      </w:r>
      <w:r w:rsidRPr="0034286B">
        <w:t xml:space="preserve"> J Clin Oncol, 2001. </w:t>
      </w:r>
      <w:r w:rsidRPr="0034286B">
        <w:rPr>
          <w:b/>
        </w:rPr>
        <w:t>19</w:t>
      </w:r>
      <w:r w:rsidRPr="0034286B">
        <w:t>(1): p. 265-72.</w:t>
      </w:r>
    </w:p>
    <w:p w:rsidR="00013EE3" w:rsidRPr="0034286B" w:rsidRDefault="00013EE3" w:rsidP="00013EE3">
      <w:pPr>
        <w:pStyle w:val="EndNoteBibliography"/>
        <w:ind w:left="720" w:hanging="720"/>
      </w:pPr>
      <w:r w:rsidRPr="0034286B">
        <w:t>83.</w:t>
      </w:r>
      <w:r w:rsidRPr="0034286B">
        <w:tab/>
        <w:t xml:space="preserve">Weber, W.A., et al., </w:t>
      </w:r>
      <w:r w:rsidRPr="0034286B">
        <w:rPr>
          <w:i/>
        </w:rPr>
        <w:t>Positron emission tomography in non-small-cell lung cancer: prediction of response to chemotherapy by quantitative assessment of glucose use.</w:t>
      </w:r>
      <w:r w:rsidRPr="0034286B">
        <w:t xml:space="preserve"> J Clin Oncol, 2003. </w:t>
      </w:r>
      <w:r w:rsidRPr="0034286B">
        <w:rPr>
          <w:b/>
        </w:rPr>
        <w:t>21</w:t>
      </w:r>
      <w:r w:rsidRPr="0034286B">
        <w:t>(14): p. 2651-7.</w:t>
      </w:r>
    </w:p>
    <w:p w:rsidR="00013EE3" w:rsidRPr="0034286B" w:rsidRDefault="00013EE3" w:rsidP="00013EE3">
      <w:pPr>
        <w:pStyle w:val="EndNoteBibliography"/>
        <w:ind w:left="720" w:hanging="720"/>
      </w:pPr>
      <w:r w:rsidRPr="0034286B">
        <w:t>84.</w:t>
      </w:r>
      <w:r w:rsidRPr="0034286B">
        <w:tab/>
        <w:t xml:space="preserve">Lee, H.Y., et al., </w:t>
      </w:r>
      <w:r w:rsidRPr="0034286B">
        <w:rPr>
          <w:i/>
        </w:rPr>
        <w:t>Value of combined interpretation of computed tomography response and positron emission tomography response for prediction of prognosis after neoadjuvant chemotherapy in non-small cell lung cancer.</w:t>
      </w:r>
      <w:r w:rsidRPr="0034286B">
        <w:t xml:space="preserve"> J Thorac Oncol, 2010. </w:t>
      </w:r>
      <w:r w:rsidRPr="0034286B">
        <w:rPr>
          <w:b/>
        </w:rPr>
        <w:t>5</w:t>
      </w:r>
      <w:r w:rsidRPr="0034286B">
        <w:t>(4): p. 497-503.</w:t>
      </w:r>
    </w:p>
    <w:p w:rsidR="00013EE3" w:rsidRPr="0034286B" w:rsidRDefault="00013EE3" w:rsidP="00013EE3">
      <w:pPr>
        <w:pStyle w:val="EndNoteBibliography"/>
        <w:ind w:left="720" w:hanging="720"/>
      </w:pPr>
      <w:r w:rsidRPr="0034286B">
        <w:lastRenderedPageBreak/>
        <w:t>85.</w:t>
      </w:r>
      <w:r w:rsidRPr="0034286B">
        <w:tab/>
        <w:t xml:space="preserve">Stefano, A., et al., </w:t>
      </w:r>
      <w:r w:rsidRPr="0034286B">
        <w:rPr>
          <w:i/>
        </w:rPr>
        <w:t>Evaluation of erlotinib treatment response in non-small cell lung cancer using metabolic and anatomic criteria.</w:t>
      </w:r>
      <w:r w:rsidRPr="0034286B">
        <w:t xml:space="preserve"> Q J Nucl Med Mol Imaging, 2014.</w:t>
      </w:r>
    </w:p>
    <w:p w:rsidR="00013EE3" w:rsidRPr="0034286B" w:rsidRDefault="00013EE3" w:rsidP="00013EE3">
      <w:pPr>
        <w:pStyle w:val="EndNoteBibliography"/>
        <w:ind w:left="720" w:hanging="720"/>
      </w:pPr>
      <w:r w:rsidRPr="0034286B">
        <w:t>86.</w:t>
      </w:r>
      <w:r w:rsidRPr="0034286B">
        <w:tab/>
        <w:t xml:space="preserve">Tiseo, M., et al., </w:t>
      </w:r>
      <w:r w:rsidRPr="0034286B">
        <w:rPr>
          <w:i/>
        </w:rPr>
        <w:t>Predictive and prognostic value of early response assessment using 18FDG-PET in advanced non-small cell lung cancer patients treated with erlotinib.</w:t>
      </w:r>
      <w:r w:rsidRPr="0034286B">
        <w:t xml:space="preserve"> Cancer Chemother Pharmacol, 2014. </w:t>
      </w:r>
      <w:r w:rsidRPr="0034286B">
        <w:rPr>
          <w:b/>
        </w:rPr>
        <w:t>73</w:t>
      </w:r>
      <w:r w:rsidRPr="0034286B">
        <w:t>(2): p. 299-307.</w:t>
      </w:r>
    </w:p>
    <w:p w:rsidR="00013EE3" w:rsidRPr="0034286B" w:rsidRDefault="00013EE3" w:rsidP="00013EE3">
      <w:pPr>
        <w:pStyle w:val="EndNoteBibliography"/>
        <w:ind w:left="720" w:hanging="720"/>
      </w:pPr>
      <w:r w:rsidRPr="0034286B">
        <w:t>87.</w:t>
      </w:r>
      <w:r w:rsidRPr="0034286B">
        <w:tab/>
        <w:t xml:space="preserve">Vansteenkiste, J.F., et al., </w:t>
      </w:r>
      <w:r w:rsidRPr="0034286B">
        <w:rPr>
          <w:i/>
        </w:rPr>
        <w:t>Potential use of FDG-PET scan after induction chemotherapy in surgically staged IIIa-N2 non-small-cell lung cancer: a prospective pilot study. The Leuven Lung Cancer Group.</w:t>
      </w:r>
      <w:r w:rsidRPr="0034286B">
        <w:t xml:space="preserve"> Ann Oncol, 1998. </w:t>
      </w:r>
      <w:r w:rsidRPr="0034286B">
        <w:rPr>
          <w:b/>
        </w:rPr>
        <w:t>9</w:t>
      </w:r>
      <w:r w:rsidRPr="0034286B">
        <w:t>(11): p. 1193-8.</w:t>
      </w:r>
    </w:p>
    <w:p w:rsidR="00013EE3" w:rsidRPr="0034286B" w:rsidRDefault="00013EE3" w:rsidP="00013EE3">
      <w:pPr>
        <w:pStyle w:val="EndNoteBibliography"/>
        <w:ind w:left="720" w:hanging="720"/>
      </w:pPr>
      <w:r w:rsidRPr="0034286B">
        <w:t>88.</w:t>
      </w:r>
      <w:r w:rsidRPr="0034286B">
        <w:tab/>
        <w:t xml:space="preserve">Bryant, A.S., et al., </w:t>
      </w:r>
      <w:r w:rsidRPr="0034286B">
        <w:rPr>
          <w:i/>
        </w:rPr>
        <w:t>Maximum standard uptake value of mediastinal lymph nodes on integrated FDG-PET-CT predicts pathology in patients with non-small cell lung cancer.</w:t>
      </w:r>
      <w:r w:rsidRPr="0034286B">
        <w:t xml:space="preserve"> Annals of Thoracic Surgery, 2006. </w:t>
      </w:r>
      <w:r w:rsidRPr="0034286B">
        <w:rPr>
          <w:b/>
        </w:rPr>
        <w:t>82</w:t>
      </w:r>
      <w:r w:rsidRPr="0034286B">
        <w:t>(2): p. 417-423.</w:t>
      </w:r>
    </w:p>
    <w:p w:rsidR="00013EE3" w:rsidRPr="0034286B" w:rsidRDefault="00013EE3" w:rsidP="00013EE3">
      <w:pPr>
        <w:pStyle w:val="EndNoteBibliography"/>
        <w:ind w:left="720" w:hanging="720"/>
      </w:pPr>
      <w:r w:rsidRPr="0034286B">
        <w:t>89.</w:t>
      </w:r>
      <w:r w:rsidRPr="0034286B">
        <w:tab/>
        <w:t xml:space="preserve">Dooms, C., et al., </w:t>
      </w:r>
      <w:r w:rsidRPr="0034286B">
        <w:rPr>
          <w:i/>
        </w:rPr>
        <w:t>Prognostic stratification of stage IIIA-N2 non-small-cell lung cancer after induction chemotherapy: a model based on the combination of morphometric-pathologic response in mediastinal nodes and primary tumor response on serial 18-fluoro-2-deoxy-glucose positron emission tomography.</w:t>
      </w:r>
      <w:r w:rsidRPr="0034286B">
        <w:t xml:space="preserve"> J Clin Oncol, 2008. </w:t>
      </w:r>
      <w:r w:rsidRPr="0034286B">
        <w:rPr>
          <w:b/>
        </w:rPr>
        <w:t>26</w:t>
      </w:r>
      <w:r w:rsidRPr="0034286B">
        <w:t>(7): p. 1128-34.</w:t>
      </w:r>
    </w:p>
    <w:p w:rsidR="00013EE3" w:rsidRPr="0034286B" w:rsidRDefault="00013EE3" w:rsidP="00013EE3">
      <w:pPr>
        <w:pStyle w:val="EndNoteBibliography"/>
        <w:ind w:left="720" w:hanging="720"/>
      </w:pPr>
      <w:r w:rsidRPr="0034286B">
        <w:t>90.</w:t>
      </w:r>
      <w:r w:rsidRPr="0034286B">
        <w:tab/>
        <w:t xml:space="preserve">van Gool, M.H., et al., </w:t>
      </w:r>
      <w:r w:rsidRPr="0034286B">
        <w:rPr>
          <w:i/>
        </w:rPr>
        <w:t>(18)F-fluorodeoxyglucose positron emission tomography versus computed tomography in predicting histopathological response to epidermal growth factor receptor-tyrosine kinase inhibitor treatment in resectable non-small cell lung cancer.</w:t>
      </w:r>
      <w:r w:rsidRPr="0034286B">
        <w:t xml:space="preserve"> Ann Surg Oncol, 2014. </w:t>
      </w:r>
      <w:r w:rsidRPr="0034286B">
        <w:rPr>
          <w:b/>
        </w:rPr>
        <w:t>21</w:t>
      </w:r>
      <w:r w:rsidRPr="0034286B">
        <w:t>(9): p. 2831-7.</w:t>
      </w:r>
    </w:p>
    <w:p w:rsidR="00013EE3" w:rsidRPr="0034286B" w:rsidRDefault="00013EE3" w:rsidP="00013EE3">
      <w:pPr>
        <w:pStyle w:val="EndNoteBibliography"/>
        <w:ind w:left="720" w:hanging="720"/>
      </w:pPr>
      <w:r w:rsidRPr="0034286B">
        <w:t>91.</w:t>
      </w:r>
      <w:r w:rsidRPr="0034286B">
        <w:tab/>
        <w:t xml:space="preserve">Poettgen, C., et al., </w:t>
      </w:r>
      <w:r w:rsidRPr="0034286B">
        <w:rPr>
          <w:i/>
        </w:rPr>
        <w:t>Correlation of PET/CT findings and histopathology after neoadjuvant therapy in non-small cell lung cancer.</w:t>
      </w:r>
      <w:r w:rsidRPr="0034286B">
        <w:t xml:space="preserve"> Oncology, 2007. </w:t>
      </w:r>
      <w:r w:rsidRPr="0034286B">
        <w:rPr>
          <w:b/>
        </w:rPr>
        <w:t>73</w:t>
      </w:r>
      <w:r w:rsidRPr="0034286B">
        <w:t>(5-6): p. 316-23.</w:t>
      </w:r>
    </w:p>
    <w:p w:rsidR="00013EE3" w:rsidRPr="0034286B" w:rsidRDefault="00013EE3" w:rsidP="00013EE3">
      <w:pPr>
        <w:pStyle w:val="EndNoteBibliography"/>
        <w:ind w:left="720" w:hanging="720"/>
      </w:pPr>
      <w:r w:rsidRPr="0034286B">
        <w:t>92.</w:t>
      </w:r>
      <w:r w:rsidRPr="0034286B">
        <w:tab/>
        <w:t xml:space="preserve">Wang, J., et al., </w:t>
      </w:r>
      <w:r w:rsidRPr="0034286B">
        <w:rPr>
          <w:i/>
        </w:rPr>
        <w:t>Tumor response in patients with advanced non-small cell lung cancer: perfusion CT evaluation of chemotherapy and radiation therapy.</w:t>
      </w:r>
      <w:r w:rsidRPr="0034286B">
        <w:t xml:space="preserve"> AJR Am J Roentgenol, 2009. </w:t>
      </w:r>
      <w:r w:rsidRPr="0034286B">
        <w:rPr>
          <w:b/>
        </w:rPr>
        <w:t>193</w:t>
      </w:r>
      <w:r w:rsidRPr="0034286B">
        <w:t>(4): p. 1090-6.</w:t>
      </w:r>
    </w:p>
    <w:p w:rsidR="00013EE3" w:rsidRPr="0034286B" w:rsidRDefault="00013EE3" w:rsidP="00013EE3">
      <w:pPr>
        <w:pStyle w:val="EndNoteBibliography"/>
        <w:ind w:left="720" w:hanging="720"/>
      </w:pPr>
      <w:r w:rsidRPr="0034286B">
        <w:t>93.</w:t>
      </w:r>
      <w:r w:rsidRPr="0034286B">
        <w:tab/>
        <w:t xml:space="preserve">Rebollo-Aguirre, A.C., et al., </w:t>
      </w:r>
      <w:r w:rsidRPr="0034286B">
        <w:rPr>
          <w:i/>
        </w:rPr>
        <w:t>Is FDG-PET suitable for evaluating neoadjuvant therapy in non-small cell lung cancer? Evidence with systematic review of the literature.</w:t>
      </w:r>
      <w:r w:rsidRPr="0034286B">
        <w:t xml:space="preserve"> J Surg Oncol, 2010. </w:t>
      </w:r>
      <w:r w:rsidRPr="0034286B">
        <w:rPr>
          <w:b/>
        </w:rPr>
        <w:t>101</w:t>
      </w:r>
      <w:r w:rsidRPr="0034286B">
        <w:t>(6): p. 486-94.</w:t>
      </w:r>
    </w:p>
    <w:p w:rsidR="00013EE3" w:rsidRPr="0034286B" w:rsidRDefault="00013EE3" w:rsidP="00013EE3">
      <w:pPr>
        <w:pStyle w:val="EndNoteBibliography"/>
        <w:ind w:left="720" w:hanging="720"/>
      </w:pPr>
      <w:r w:rsidRPr="0034286B">
        <w:t>94.</w:t>
      </w:r>
      <w:r w:rsidRPr="0034286B">
        <w:tab/>
        <w:t xml:space="preserve">Sun, Y.S., et al., </w:t>
      </w:r>
      <w:r w:rsidRPr="0034286B">
        <w:rPr>
          <w:i/>
        </w:rPr>
        <w:t>Early evaluation of cancer response by a new functional biomarker: apparent diffusion coefficient.</w:t>
      </w:r>
      <w:r w:rsidRPr="0034286B">
        <w:t xml:space="preserve"> AJR Am J Roentgenol, 2011. </w:t>
      </w:r>
      <w:r w:rsidRPr="0034286B">
        <w:rPr>
          <w:b/>
        </w:rPr>
        <w:t>197</w:t>
      </w:r>
      <w:r w:rsidRPr="0034286B">
        <w:t>(1): p. W23-9.</w:t>
      </w:r>
    </w:p>
    <w:p w:rsidR="00013EE3" w:rsidRPr="0034286B" w:rsidRDefault="00013EE3" w:rsidP="00013EE3">
      <w:pPr>
        <w:pStyle w:val="EndNoteBibliography"/>
        <w:ind w:left="720" w:hanging="720"/>
      </w:pPr>
      <w:r w:rsidRPr="0034286B">
        <w:t>95.</w:t>
      </w:r>
      <w:r w:rsidRPr="0034286B">
        <w:tab/>
        <w:t xml:space="preserve">Zhou, R., et al., </w:t>
      </w:r>
      <w:r w:rsidRPr="0034286B">
        <w:rPr>
          <w:i/>
        </w:rPr>
        <w:t>[Diffusion-weighted imaging for assessment of lung cancer response to chemotherapy].</w:t>
      </w:r>
      <w:r w:rsidRPr="0034286B">
        <w:t xml:space="preserve"> Zhongguo Fei Ai Za Zhi, 2011. </w:t>
      </w:r>
      <w:r w:rsidRPr="0034286B">
        <w:rPr>
          <w:b/>
        </w:rPr>
        <w:t>14</w:t>
      </w:r>
      <w:r w:rsidRPr="0034286B">
        <w:t>(3): p. 256-60.</w:t>
      </w:r>
    </w:p>
    <w:p w:rsidR="00013EE3" w:rsidRPr="0034286B" w:rsidRDefault="00013EE3" w:rsidP="00013EE3">
      <w:pPr>
        <w:pStyle w:val="EndNoteBibliography"/>
        <w:ind w:left="720" w:hanging="720"/>
      </w:pPr>
      <w:r w:rsidRPr="0034286B">
        <w:t>96.</w:t>
      </w:r>
      <w:r w:rsidRPr="0034286B">
        <w:tab/>
        <w:t xml:space="preserve">Paez, J.G., et al., </w:t>
      </w:r>
      <w:r w:rsidRPr="0034286B">
        <w:rPr>
          <w:i/>
        </w:rPr>
        <w:t>EGFR mutations in lung cancer: correlation with clinical response to gefitinib therapy.</w:t>
      </w:r>
      <w:r w:rsidRPr="0034286B">
        <w:t xml:space="preserve"> Science, 2004. </w:t>
      </w:r>
      <w:r w:rsidRPr="0034286B">
        <w:rPr>
          <w:b/>
        </w:rPr>
        <w:t>304</w:t>
      </w:r>
      <w:r w:rsidRPr="0034286B">
        <w:t>(5676): p. 1497-500.</w:t>
      </w:r>
    </w:p>
    <w:p w:rsidR="00013EE3" w:rsidRPr="0034286B" w:rsidRDefault="00013EE3" w:rsidP="00013EE3">
      <w:pPr>
        <w:pStyle w:val="EndNoteBibliography"/>
        <w:ind w:left="720" w:hanging="720"/>
      </w:pPr>
      <w:r w:rsidRPr="0034286B">
        <w:t>97.</w:t>
      </w:r>
      <w:r w:rsidRPr="0034286B">
        <w:tab/>
        <w:t xml:space="preserve">Pao, W., et al., </w:t>
      </w:r>
      <w:r w:rsidRPr="0034286B">
        <w:rPr>
          <w:i/>
        </w:rPr>
        <w:t>EGF receptor gene mutations are common in lung cancers from "never smokers" and are associated with sensitivity of tumors to gefitinib and erlotinib.</w:t>
      </w:r>
      <w:r w:rsidRPr="0034286B">
        <w:t xml:space="preserve"> Proc Natl Acad Sci U S A, 2004. </w:t>
      </w:r>
      <w:r w:rsidRPr="0034286B">
        <w:rPr>
          <w:b/>
        </w:rPr>
        <w:t>101</w:t>
      </w:r>
      <w:r w:rsidRPr="0034286B">
        <w:t>(36): p. 13306-11.</w:t>
      </w:r>
    </w:p>
    <w:p w:rsidR="00013EE3" w:rsidRPr="0034286B" w:rsidRDefault="00013EE3" w:rsidP="00013EE3">
      <w:pPr>
        <w:pStyle w:val="EndNoteBibliography"/>
        <w:ind w:left="720" w:hanging="720"/>
      </w:pPr>
      <w:r w:rsidRPr="0034286B">
        <w:t>98.</w:t>
      </w:r>
      <w:r w:rsidRPr="0034286B">
        <w:tab/>
        <w:t xml:space="preserve">Lynch, T.J., et al., </w:t>
      </w:r>
      <w:r w:rsidRPr="0034286B">
        <w:rPr>
          <w:i/>
        </w:rPr>
        <w:t>Activating mutations in the epidermal growth factor receptor underlying responsiveness of non-small-cell lung cancer to gefitinib.</w:t>
      </w:r>
      <w:r w:rsidRPr="0034286B">
        <w:t xml:space="preserve"> N Engl J Med, 2004. </w:t>
      </w:r>
      <w:r w:rsidRPr="0034286B">
        <w:rPr>
          <w:b/>
        </w:rPr>
        <w:t>350</w:t>
      </w:r>
      <w:r w:rsidRPr="0034286B">
        <w:t>(21): p. 2129-39.</w:t>
      </w:r>
    </w:p>
    <w:p w:rsidR="00013EE3" w:rsidRPr="0034286B" w:rsidRDefault="00013EE3" w:rsidP="00013EE3">
      <w:pPr>
        <w:pStyle w:val="EndNoteBibliography"/>
        <w:ind w:left="720" w:hanging="720"/>
      </w:pPr>
      <w:r w:rsidRPr="0034286B">
        <w:t>99.</w:t>
      </w:r>
      <w:r w:rsidRPr="0034286B">
        <w:tab/>
        <w:t xml:space="preserve">Costa, D.B., et al., </w:t>
      </w:r>
      <w:r w:rsidRPr="0034286B">
        <w:rPr>
          <w:i/>
        </w:rPr>
        <w:t>Pooled analysis of the prospective trials of gefitinib monotherapy for EGFR-mutant non-small cell lung cancers.</w:t>
      </w:r>
      <w:r w:rsidRPr="0034286B">
        <w:t xml:space="preserve"> Lung Cancer, 2007. </w:t>
      </w:r>
      <w:r w:rsidRPr="0034286B">
        <w:rPr>
          <w:b/>
        </w:rPr>
        <w:t>58</w:t>
      </w:r>
      <w:r w:rsidRPr="0034286B">
        <w:t>(1): p. 95-103.</w:t>
      </w:r>
    </w:p>
    <w:p w:rsidR="00013EE3" w:rsidRPr="0034286B" w:rsidRDefault="00013EE3" w:rsidP="00013EE3">
      <w:pPr>
        <w:pStyle w:val="EndNoteBibliography"/>
        <w:ind w:left="720" w:hanging="720"/>
      </w:pPr>
      <w:r w:rsidRPr="0034286B">
        <w:t>100.</w:t>
      </w:r>
      <w:r w:rsidRPr="0034286B">
        <w:tab/>
        <w:t xml:space="preserve">Cataldo, V.D., et al., </w:t>
      </w:r>
      <w:r w:rsidRPr="0034286B">
        <w:rPr>
          <w:i/>
        </w:rPr>
        <w:t>Treatment of non-small-cell lung cancer with erlotinib or gefitinib.</w:t>
      </w:r>
      <w:r w:rsidRPr="0034286B">
        <w:t xml:space="preserve"> N Engl J Med, 2011. </w:t>
      </w:r>
      <w:r w:rsidRPr="0034286B">
        <w:rPr>
          <w:b/>
        </w:rPr>
        <w:t>364</w:t>
      </w:r>
      <w:r w:rsidRPr="0034286B">
        <w:t>(10): p. 947-55.</w:t>
      </w:r>
    </w:p>
    <w:p w:rsidR="00013EE3" w:rsidRPr="0034286B" w:rsidRDefault="00013EE3" w:rsidP="00013EE3">
      <w:pPr>
        <w:pStyle w:val="EndNoteBibliography"/>
        <w:ind w:left="720" w:hanging="720"/>
      </w:pPr>
      <w:r w:rsidRPr="0034286B">
        <w:t>101.</w:t>
      </w:r>
      <w:r w:rsidRPr="0034286B">
        <w:tab/>
        <w:t xml:space="preserve">Kwak, E.L., et al., </w:t>
      </w:r>
      <w:r w:rsidRPr="0034286B">
        <w:rPr>
          <w:i/>
        </w:rPr>
        <w:t>Anaplastic lymphoma kinase inhibition in non-small-cell lung cancer.</w:t>
      </w:r>
      <w:r w:rsidRPr="0034286B">
        <w:t xml:space="preserve"> N Engl J Med, 2010. </w:t>
      </w:r>
      <w:r w:rsidRPr="0034286B">
        <w:rPr>
          <w:b/>
        </w:rPr>
        <w:t>363</w:t>
      </w:r>
      <w:r w:rsidRPr="0034286B">
        <w:t>(18): p. 1693-703.</w:t>
      </w:r>
    </w:p>
    <w:p w:rsidR="00013EE3" w:rsidRPr="0034286B" w:rsidRDefault="00013EE3" w:rsidP="00013EE3">
      <w:pPr>
        <w:pStyle w:val="EndNoteBibliography"/>
        <w:ind w:left="720" w:hanging="720"/>
      </w:pPr>
      <w:r w:rsidRPr="0034286B">
        <w:t>102.</w:t>
      </w:r>
      <w:r w:rsidRPr="0034286B">
        <w:tab/>
        <w:t xml:space="preserve">Thatcher, N., et al., </w:t>
      </w:r>
      <w:r w:rsidRPr="0034286B">
        <w:rPr>
          <w:i/>
        </w:rPr>
        <w:t>Gefitinib plus best supportive care in previously treated patients with refractory advanced non-small-cell lung cancer: results from a randomised, placebo-controlled, multicentre study (Iressa Survival Evaluation in Lung Cancer).</w:t>
      </w:r>
      <w:r w:rsidRPr="0034286B">
        <w:t xml:space="preserve"> Lancet, 2005. </w:t>
      </w:r>
      <w:r w:rsidRPr="0034286B">
        <w:rPr>
          <w:b/>
        </w:rPr>
        <w:t>366</w:t>
      </w:r>
      <w:r w:rsidRPr="0034286B">
        <w:t>(9496): p. 1527-37.</w:t>
      </w:r>
    </w:p>
    <w:p w:rsidR="00013EE3" w:rsidRPr="0034286B" w:rsidRDefault="00013EE3" w:rsidP="00013EE3">
      <w:pPr>
        <w:pStyle w:val="EndNoteBibliography"/>
        <w:ind w:left="720" w:hanging="720"/>
      </w:pPr>
      <w:r w:rsidRPr="0034286B">
        <w:t>103.</w:t>
      </w:r>
      <w:r w:rsidRPr="0034286B">
        <w:tab/>
        <w:t xml:space="preserve">Shepherd, F.A., et al., </w:t>
      </w:r>
      <w:r w:rsidRPr="0034286B">
        <w:rPr>
          <w:i/>
        </w:rPr>
        <w:t>Erlotinib in previously treated non-small-cell lung cancer.</w:t>
      </w:r>
      <w:r w:rsidRPr="0034286B">
        <w:t xml:space="preserve"> N Engl J Med, 2005. </w:t>
      </w:r>
      <w:r w:rsidRPr="0034286B">
        <w:rPr>
          <w:b/>
        </w:rPr>
        <w:t>353</w:t>
      </w:r>
      <w:r w:rsidRPr="0034286B">
        <w:t>(2): p. 123-32.</w:t>
      </w:r>
    </w:p>
    <w:p w:rsidR="00013EE3" w:rsidRPr="0034286B" w:rsidRDefault="00013EE3" w:rsidP="00013EE3">
      <w:pPr>
        <w:pStyle w:val="EndNoteBibliography"/>
        <w:ind w:left="720" w:hanging="720"/>
      </w:pPr>
      <w:r w:rsidRPr="0034286B">
        <w:t>104.</w:t>
      </w:r>
      <w:r w:rsidRPr="0034286B">
        <w:tab/>
        <w:t xml:space="preserve">Grossi, F., </w:t>
      </w:r>
      <w:r w:rsidRPr="0034286B">
        <w:rPr>
          <w:i/>
        </w:rPr>
        <w:t>Management of non-small cell lung in cancer patients with stable disease.</w:t>
      </w:r>
      <w:r w:rsidRPr="0034286B">
        <w:t xml:space="preserve"> Drugs, 2012. </w:t>
      </w:r>
      <w:r w:rsidRPr="0034286B">
        <w:rPr>
          <w:b/>
        </w:rPr>
        <w:t>72 Suppl 1</w:t>
      </w:r>
      <w:r w:rsidRPr="0034286B">
        <w:t>: p. 20-7.</w:t>
      </w:r>
    </w:p>
    <w:p w:rsidR="00013EE3" w:rsidRPr="0034286B" w:rsidRDefault="00013EE3" w:rsidP="00013EE3">
      <w:pPr>
        <w:pStyle w:val="EndNoteBibliography"/>
        <w:ind w:left="720" w:hanging="720"/>
      </w:pPr>
      <w:r w:rsidRPr="0034286B">
        <w:lastRenderedPageBreak/>
        <w:t>105.</w:t>
      </w:r>
      <w:r w:rsidRPr="0034286B">
        <w:tab/>
        <w:t xml:space="preserve">Hachemi, M., et al., </w:t>
      </w:r>
      <w:r w:rsidRPr="0034286B">
        <w:rPr>
          <w:i/>
        </w:rPr>
        <w:t>[(1)(8)F]FDG positron emission tomography within two weeks of starting erlotinib therapy can predict response in non-small cell lung cancer patients.</w:t>
      </w:r>
      <w:r w:rsidRPr="0034286B">
        <w:t xml:space="preserve"> PLoS One, 2014. </w:t>
      </w:r>
      <w:r w:rsidRPr="0034286B">
        <w:rPr>
          <w:b/>
        </w:rPr>
        <w:t>9</w:t>
      </w:r>
      <w:r w:rsidRPr="0034286B">
        <w:t>(2): p. e87629.</w:t>
      </w:r>
    </w:p>
    <w:p w:rsidR="00013EE3" w:rsidRPr="0034286B" w:rsidRDefault="00013EE3" w:rsidP="00013EE3">
      <w:pPr>
        <w:pStyle w:val="EndNoteBibliography"/>
        <w:ind w:left="720" w:hanging="720"/>
      </w:pPr>
      <w:r w:rsidRPr="0034286B">
        <w:t>106.</w:t>
      </w:r>
      <w:r w:rsidRPr="0034286B">
        <w:tab/>
        <w:t xml:space="preserve">Mileshkin, L., et al., </w:t>
      </w:r>
      <w:r w:rsidRPr="0034286B">
        <w:rPr>
          <w:i/>
        </w:rPr>
        <w:t>Changes in 18F-fluorodeoxyglucose and 18F-fluorodeoxythymidine positron emission tomography imaging in patients with non-small cell lung cancer treated with erlotinib.</w:t>
      </w:r>
      <w:r w:rsidRPr="0034286B">
        <w:t xml:space="preserve"> Clin Cancer Res, 2011. </w:t>
      </w:r>
      <w:r w:rsidRPr="0034286B">
        <w:rPr>
          <w:b/>
        </w:rPr>
        <w:t>17</w:t>
      </w:r>
      <w:r w:rsidRPr="0034286B">
        <w:t>(10): p. 3304-15.</w:t>
      </w:r>
    </w:p>
    <w:p w:rsidR="00013EE3" w:rsidRPr="0034286B" w:rsidRDefault="00013EE3" w:rsidP="00013EE3">
      <w:pPr>
        <w:pStyle w:val="EndNoteBibliography"/>
        <w:ind w:left="720" w:hanging="720"/>
      </w:pPr>
      <w:r w:rsidRPr="0034286B">
        <w:t>107.</w:t>
      </w:r>
      <w:r w:rsidRPr="0034286B">
        <w:tab/>
        <w:t xml:space="preserve">O'Brien, M.E., et al., </w:t>
      </w:r>
      <w:r w:rsidRPr="0034286B">
        <w:rPr>
          <w:i/>
        </w:rPr>
        <w:t>A phase II study of (1)(8)F-fluorodeoxyglucose PET-CT in non-small cell lung cancer patients receiving erlotinib (Tarceva); objective and symptomatic responses at 6 and 12 weeks.</w:t>
      </w:r>
      <w:r w:rsidRPr="0034286B">
        <w:t xml:space="preserve"> Eur J Cancer, 2012. </w:t>
      </w:r>
      <w:r w:rsidRPr="0034286B">
        <w:rPr>
          <w:b/>
        </w:rPr>
        <w:t>48</w:t>
      </w:r>
      <w:r w:rsidRPr="0034286B">
        <w:t>(1): p. 68-74.</w:t>
      </w:r>
    </w:p>
    <w:p w:rsidR="00013EE3" w:rsidRPr="0034286B" w:rsidRDefault="00013EE3" w:rsidP="00013EE3">
      <w:pPr>
        <w:pStyle w:val="EndNoteBibliography"/>
        <w:ind w:left="720" w:hanging="720"/>
      </w:pPr>
      <w:r w:rsidRPr="0034286B">
        <w:t>108.</w:t>
      </w:r>
      <w:r w:rsidRPr="0034286B">
        <w:tab/>
        <w:t xml:space="preserve">Sohn, H.J., et al., </w:t>
      </w:r>
      <w:r w:rsidRPr="0034286B">
        <w:rPr>
          <w:i/>
        </w:rPr>
        <w:t>[18F]Fluorothymidine positron emission tomography before and 7 days after gefitinib treatment predicts response in patients with advanced adenocarcinoma of the lung.</w:t>
      </w:r>
      <w:r w:rsidRPr="0034286B">
        <w:t xml:space="preserve"> Clin Cancer Res, 2008. </w:t>
      </w:r>
      <w:r w:rsidRPr="0034286B">
        <w:rPr>
          <w:b/>
        </w:rPr>
        <w:t>14</w:t>
      </w:r>
      <w:r w:rsidRPr="0034286B">
        <w:t>(22): p. 7423-9.</w:t>
      </w:r>
    </w:p>
    <w:p w:rsidR="00013EE3" w:rsidRPr="0034286B" w:rsidRDefault="00013EE3" w:rsidP="00013EE3">
      <w:pPr>
        <w:pStyle w:val="EndNoteBibliography"/>
        <w:ind w:left="720" w:hanging="720"/>
      </w:pPr>
      <w:r w:rsidRPr="0034286B">
        <w:t>109.</w:t>
      </w:r>
      <w:r w:rsidRPr="0034286B">
        <w:tab/>
        <w:t xml:space="preserve">Zander, T., et al., </w:t>
      </w:r>
      <w:r w:rsidRPr="0034286B">
        <w:rPr>
          <w:i/>
        </w:rPr>
        <w:t>Early prediction of nonprogression in advanced non-small-cell lung cancer treated with erlotinib by using [(18)F]fluorodeoxyglucose and [(18)F]fluorothymidine positron emission tomography.</w:t>
      </w:r>
      <w:r w:rsidRPr="0034286B">
        <w:t xml:space="preserve"> J Clin Oncol, 2011. </w:t>
      </w:r>
      <w:r w:rsidRPr="0034286B">
        <w:rPr>
          <w:b/>
        </w:rPr>
        <w:t>29</w:t>
      </w:r>
      <w:r w:rsidRPr="0034286B">
        <w:t>(13): p. 1701-8.</w:t>
      </w:r>
    </w:p>
    <w:p w:rsidR="00013EE3" w:rsidRPr="0034286B" w:rsidRDefault="00013EE3" w:rsidP="00013EE3">
      <w:pPr>
        <w:pStyle w:val="EndNoteBibliography"/>
        <w:ind w:left="720" w:hanging="720"/>
      </w:pPr>
      <w:r w:rsidRPr="0034286B">
        <w:t>110.</w:t>
      </w:r>
      <w:r w:rsidRPr="0034286B">
        <w:tab/>
        <w:t xml:space="preserve">Imming, P., C. Sinning, and A. Meyer, </w:t>
      </w:r>
      <w:r w:rsidRPr="0034286B">
        <w:rPr>
          <w:i/>
        </w:rPr>
        <w:t>Drugs, their targets and the nature and number of drug targets.</w:t>
      </w:r>
      <w:r w:rsidRPr="0034286B">
        <w:t xml:space="preserve"> Nat Rev Drug Discov, 2006. </w:t>
      </w:r>
      <w:r w:rsidRPr="0034286B">
        <w:rPr>
          <w:b/>
        </w:rPr>
        <w:t>5</w:t>
      </w:r>
      <w:r w:rsidRPr="0034286B">
        <w:t>(10): p. 821-34.</w:t>
      </w:r>
    </w:p>
    <w:p w:rsidR="00013EE3" w:rsidRPr="0034286B" w:rsidRDefault="00013EE3" w:rsidP="00013EE3">
      <w:pPr>
        <w:pStyle w:val="EndNoteBibliography"/>
        <w:ind w:left="720" w:hanging="720"/>
      </w:pPr>
      <w:r w:rsidRPr="0034286B">
        <w:t>111.</w:t>
      </w:r>
      <w:r w:rsidRPr="0034286B">
        <w:tab/>
        <w:t xml:space="preserve">Hong, S., et al., </w:t>
      </w:r>
      <w:r w:rsidRPr="0034286B">
        <w:rPr>
          <w:i/>
        </w:rPr>
        <w:t>Efficacy and safety of angiogenesis inhibitors in advanced non-small cell lung cancer: a systematic review and meta-analysis.</w:t>
      </w:r>
      <w:r w:rsidRPr="0034286B">
        <w:t xml:space="preserve"> J Cancer Res Clin Oncol, 2015. </w:t>
      </w:r>
      <w:r w:rsidRPr="0034286B">
        <w:rPr>
          <w:b/>
        </w:rPr>
        <w:t>141</w:t>
      </w:r>
      <w:r w:rsidRPr="0034286B">
        <w:t>(5): p. 909-21.</w:t>
      </w:r>
    </w:p>
    <w:p w:rsidR="00013EE3" w:rsidRPr="0034286B" w:rsidRDefault="00013EE3" w:rsidP="00013EE3">
      <w:pPr>
        <w:pStyle w:val="EndNoteBibliography"/>
        <w:ind w:left="720" w:hanging="720"/>
      </w:pPr>
      <w:r w:rsidRPr="0034286B">
        <w:t>112.</w:t>
      </w:r>
      <w:r w:rsidRPr="0034286B">
        <w:tab/>
        <w:t xml:space="preserve">Tacelli, N., et al., </w:t>
      </w:r>
      <w:r w:rsidRPr="0034286B">
        <w:rPr>
          <w:i/>
        </w:rPr>
        <w:t>Perfusion CT allows prediction of therapy response in non-small cell lung cancer treated with conventional and anti-angiogenic chemotherapy.</w:t>
      </w:r>
      <w:r w:rsidRPr="0034286B">
        <w:t xml:space="preserve"> Eur Radiol, 2013. </w:t>
      </w:r>
      <w:r w:rsidRPr="0034286B">
        <w:rPr>
          <w:b/>
        </w:rPr>
        <w:t>23</w:t>
      </w:r>
      <w:r w:rsidRPr="0034286B">
        <w:t>(8): p. 2127-36.</w:t>
      </w:r>
    </w:p>
    <w:p w:rsidR="00013EE3" w:rsidRPr="0034286B" w:rsidRDefault="00013EE3" w:rsidP="00013EE3">
      <w:pPr>
        <w:pStyle w:val="EndNoteBibliography"/>
        <w:ind w:left="720" w:hanging="720"/>
      </w:pPr>
      <w:r w:rsidRPr="0034286B">
        <w:t>113.</w:t>
      </w:r>
      <w:r w:rsidRPr="0034286B">
        <w:tab/>
        <w:t xml:space="preserve">de Langen, A.J., et al., </w:t>
      </w:r>
      <w:r w:rsidRPr="0034286B">
        <w:rPr>
          <w:i/>
        </w:rPr>
        <w:t>Monitoring response to antiangiogenic therapy in non-small cell lung cancer using imaging markers derived from PET and dynamic contrast-enhanced MRI.</w:t>
      </w:r>
      <w:r w:rsidRPr="0034286B">
        <w:t xml:space="preserve"> J Nucl Med, 2011. </w:t>
      </w:r>
      <w:r w:rsidRPr="0034286B">
        <w:rPr>
          <w:b/>
        </w:rPr>
        <w:t>52</w:t>
      </w:r>
      <w:r w:rsidRPr="0034286B">
        <w:t>(1): p. 48-55.</w:t>
      </w:r>
    </w:p>
    <w:p w:rsidR="00013EE3" w:rsidRPr="0034286B" w:rsidRDefault="00013EE3" w:rsidP="00013EE3">
      <w:pPr>
        <w:pStyle w:val="EndNoteBibliography"/>
        <w:ind w:left="720" w:hanging="720"/>
      </w:pPr>
      <w:r w:rsidRPr="0034286B">
        <w:t>114.</w:t>
      </w:r>
      <w:r w:rsidRPr="0034286B">
        <w:tab/>
        <w:t xml:space="preserve">Dingemans, A.M., et al., </w:t>
      </w:r>
      <w:r w:rsidRPr="0034286B">
        <w:rPr>
          <w:i/>
        </w:rPr>
        <w:t>First-line erlotinib and bevacizumab in patients with locally advanced and/or metastatic non-small-cell lung cancer: a phase II study including molecular imaging.</w:t>
      </w:r>
      <w:r w:rsidRPr="0034286B">
        <w:t xml:space="preserve"> Ann Oncol, 2011. </w:t>
      </w:r>
      <w:r w:rsidRPr="0034286B">
        <w:rPr>
          <w:b/>
        </w:rPr>
        <w:t>22</w:t>
      </w:r>
      <w:r w:rsidRPr="0034286B">
        <w:t>(3): p. 559-66.</w:t>
      </w:r>
    </w:p>
    <w:p w:rsidR="00013EE3" w:rsidRPr="0034286B" w:rsidRDefault="00013EE3" w:rsidP="00013EE3">
      <w:pPr>
        <w:pStyle w:val="EndNoteBibliography"/>
        <w:ind w:left="720" w:hanging="720"/>
      </w:pPr>
      <w:r w:rsidRPr="0034286B">
        <w:t>115.</w:t>
      </w:r>
      <w:r w:rsidRPr="0034286B">
        <w:tab/>
        <w:t xml:space="preserve">Chang, Y.C., et al., </w:t>
      </w:r>
      <w:r w:rsidRPr="0034286B">
        <w:rPr>
          <w:i/>
        </w:rPr>
        <w:t>Dynamic contrast-enhanced MRI in advanced nonsmall-cell lung cancer patients treated with first-line bevacizumab, gemcitabine, and cisplatin.</w:t>
      </w:r>
      <w:r w:rsidRPr="0034286B">
        <w:t xml:space="preserve"> J Magn Reson Imaging, 2012. </w:t>
      </w:r>
      <w:r w:rsidRPr="0034286B">
        <w:rPr>
          <w:b/>
        </w:rPr>
        <w:t>36</w:t>
      </w:r>
      <w:r w:rsidRPr="0034286B">
        <w:t>(2): p. 387-96.</w:t>
      </w:r>
    </w:p>
    <w:p w:rsidR="00013EE3" w:rsidRPr="0034286B" w:rsidRDefault="00013EE3" w:rsidP="00013EE3">
      <w:pPr>
        <w:pStyle w:val="EndNoteBibliography"/>
        <w:ind w:left="720" w:hanging="720"/>
      </w:pPr>
      <w:r w:rsidRPr="0034286B">
        <w:t>116.</w:t>
      </w:r>
      <w:r w:rsidRPr="0034286B">
        <w:tab/>
        <w:t xml:space="preserve">Nensa, F., et al., </w:t>
      </w:r>
      <w:r w:rsidRPr="0034286B">
        <w:rPr>
          <w:i/>
        </w:rPr>
        <w:t>Dynamic contrast-enhanced MRI parameters as biomarkers for the effect of vatalanib in patients with non-small-cell lung cancer.</w:t>
      </w:r>
      <w:r w:rsidRPr="0034286B">
        <w:t xml:space="preserve"> Future Oncol, 2014. </w:t>
      </w:r>
      <w:r w:rsidRPr="0034286B">
        <w:rPr>
          <w:b/>
        </w:rPr>
        <w:t>10</w:t>
      </w:r>
      <w:r w:rsidRPr="0034286B">
        <w:t>(5): p. 823-33.</w:t>
      </w:r>
    </w:p>
    <w:p w:rsidR="00013EE3" w:rsidRPr="0034286B" w:rsidRDefault="00013EE3" w:rsidP="00013EE3">
      <w:pPr>
        <w:pStyle w:val="EndNoteBibliography"/>
        <w:ind w:left="720" w:hanging="720"/>
      </w:pPr>
      <w:r w:rsidRPr="0034286B">
        <w:t>117.</w:t>
      </w:r>
      <w:r w:rsidRPr="0034286B">
        <w:tab/>
        <w:t xml:space="preserve">Yap, T.A., et al., </w:t>
      </w:r>
      <w:r w:rsidRPr="0034286B">
        <w:rPr>
          <w:i/>
        </w:rPr>
        <w:t>First-in-human phase I trial of two schedules of OSI-930, a novel multikinase inhibitor, incorporating translational proof-of-mechanism studies.</w:t>
      </w:r>
      <w:r w:rsidRPr="0034286B">
        <w:t xml:space="preserve"> Clin Cancer Res, 2013. </w:t>
      </w:r>
      <w:r w:rsidRPr="0034286B">
        <w:rPr>
          <w:b/>
        </w:rPr>
        <w:t>19</w:t>
      </w:r>
      <w:r w:rsidRPr="0034286B">
        <w:t>(4): p. 909-19.</w:t>
      </w:r>
    </w:p>
    <w:p w:rsidR="00013EE3" w:rsidRPr="0034286B" w:rsidRDefault="00013EE3" w:rsidP="00013EE3">
      <w:pPr>
        <w:pStyle w:val="EndNoteBibliography"/>
        <w:ind w:left="720" w:hanging="720"/>
      </w:pPr>
      <w:r w:rsidRPr="0034286B">
        <w:t>118.</w:t>
      </w:r>
      <w:r w:rsidRPr="0034286B">
        <w:tab/>
        <w:t xml:space="preserve">Topalian, S.L., C.G. Drake, and D.M. Pardoll, </w:t>
      </w:r>
      <w:r w:rsidRPr="0034286B">
        <w:rPr>
          <w:i/>
        </w:rPr>
        <w:t>Targeting the PD-1/B7-H1(PD-L1) pathway to activate anti-tumor immunity.</w:t>
      </w:r>
      <w:r w:rsidRPr="0034286B">
        <w:t xml:space="preserve"> Curr Opin Immunol, 2012. </w:t>
      </w:r>
      <w:r w:rsidRPr="0034286B">
        <w:rPr>
          <w:b/>
        </w:rPr>
        <w:t>24</w:t>
      </w:r>
      <w:r w:rsidRPr="0034286B">
        <w:t>(2): p. 207-12.</w:t>
      </w:r>
    </w:p>
    <w:p w:rsidR="00013EE3" w:rsidRPr="0034286B" w:rsidRDefault="00013EE3" w:rsidP="00013EE3">
      <w:pPr>
        <w:pStyle w:val="EndNoteBibliography"/>
        <w:ind w:left="720" w:hanging="720"/>
      </w:pPr>
      <w:r w:rsidRPr="0034286B">
        <w:t>119.</w:t>
      </w:r>
      <w:r w:rsidRPr="0034286B">
        <w:tab/>
        <w:t xml:space="preserve">Topalian, S.L., et al., </w:t>
      </w:r>
      <w:r w:rsidRPr="0034286B">
        <w:rPr>
          <w:i/>
        </w:rPr>
        <w:t>Safety, activity, and immune correlates of anti-PD-1 antibody in cancer.</w:t>
      </w:r>
      <w:r w:rsidRPr="0034286B">
        <w:t xml:space="preserve"> N Engl J Med, 2012. </w:t>
      </w:r>
      <w:r w:rsidRPr="0034286B">
        <w:rPr>
          <w:b/>
        </w:rPr>
        <w:t>366</w:t>
      </w:r>
      <w:r w:rsidRPr="0034286B">
        <w:t>(26): p. 2443-54.</w:t>
      </w:r>
    </w:p>
    <w:p w:rsidR="00013EE3" w:rsidRPr="0034286B" w:rsidRDefault="00013EE3" w:rsidP="00013EE3">
      <w:pPr>
        <w:pStyle w:val="EndNoteBibliography"/>
        <w:ind w:left="720" w:hanging="720"/>
      </w:pPr>
      <w:r w:rsidRPr="0034286B">
        <w:t>120.</w:t>
      </w:r>
      <w:r w:rsidRPr="0034286B">
        <w:tab/>
        <w:t xml:space="preserve">Hales, R.K., et al., </w:t>
      </w:r>
      <w:r w:rsidRPr="0034286B">
        <w:rPr>
          <w:i/>
        </w:rPr>
        <w:t>Assessing oncologic benefit in clinical trials of immunotherapy agents.</w:t>
      </w:r>
      <w:r w:rsidRPr="0034286B">
        <w:t xml:space="preserve"> Ann Oncol, 2010. </w:t>
      </w:r>
      <w:r w:rsidRPr="0034286B">
        <w:rPr>
          <w:b/>
        </w:rPr>
        <w:t>21</w:t>
      </w:r>
      <w:r w:rsidRPr="0034286B">
        <w:t>(10): p. 1944-51.</w:t>
      </w:r>
    </w:p>
    <w:p w:rsidR="00013EE3" w:rsidRPr="0034286B" w:rsidRDefault="00013EE3" w:rsidP="00013EE3">
      <w:pPr>
        <w:pStyle w:val="EndNoteBibliography"/>
        <w:ind w:left="720" w:hanging="720"/>
      </w:pPr>
      <w:r w:rsidRPr="0034286B">
        <w:t>121.</w:t>
      </w:r>
      <w:r w:rsidRPr="0034286B">
        <w:tab/>
        <w:t xml:space="preserve">Cooper, Z.A., et al., </w:t>
      </w:r>
      <w:r w:rsidRPr="0034286B">
        <w:rPr>
          <w:i/>
        </w:rPr>
        <w:t>Response to BRAF inhibition in melanoma is enhanced when combined with immune checkpoint blockade.</w:t>
      </w:r>
      <w:r w:rsidRPr="0034286B">
        <w:t xml:space="preserve"> Cancer Immunol Res, 2014. </w:t>
      </w:r>
      <w:r w:rsidRPr="0034286B">
        <w:rPr>
          <w:b/>
        </w:rPr>
        <w:t>2</w:t>
      </w:r>
      <w:r w:rsidRPr="0034286B">
        <w:t>(7): p. 643-54.</w:t>
      </w:r>
    </w:p>
    <w:p w:rsidR="00013EE3" w:rsidRPr="0034286B" w:rsidRDefault="00013EE3" w:rsidP="00013EE3">
      <w:pPr>
        <w:pStyle w:val="EndNoteBibliography"/>
        <w:ind w:left="720" w:hanging="720"/>
      </w:pPr>
      <w:r w:rsidRPr="0034286B">
        <w:t>122.</w:t>
      </w:r>
      <w:r w:rsidRPr="0034286B">
        <w:tab/>
        <w:t xml:space="preserve">Nomi, T., et al., </w:t>
      </w:r>
      <w:r w:rsidRPr="0034286B">
        <w:rPr>
          <w:i/>
        </w:rPr>
        <w:t>Clinical significance and therapeutic potential of the programmed death-1 ligand/programmed death-1 pathway in human pancreatic cancer.</w:t>
      </w:r>
      <w:r w:rsidRPr="0034286B">
        <w:t xml:space="preserve"> Clin Cancer Res, 2007. </w:t>
      </w:r>
      <w:r w:rsidRPr="0034286B">
        <w:rPr>
          <w:b/>
        </w:rPr>
        <w:t>13</w:t>
      </w:r>
      <w:r w:rsidRPr="0034286B">
        <w:t>(7): p. 2151-7.</w:t>
      </w:r>
    </w:p>
    <w:p w:rsidR="00013EE3" w:rsidRPr="0034286B" w:rsidRDefault="00013EE3" w:rsidP="00013EE3">
      <w:pPr>
        <w:pStyle w:val="EndNoteBibliography"/>
        <w:ind w:left="720" w:hanging="720"/>
      </w:pPr>
      <w:r w:rsidRPr="0034286B">
        <w:t>123.</w:t>
      </w:r>
      <w:r w:rsidRPr="0034286B">
        <w:tab/>
        <w:t xml:space="preserve">Mamede, M., et al., </w:t>
      </w:r>
      <w:r w:rsidRPr="0034286B">
        <w:rPr>
          <w:i/>
        </w:rPr>
        <w:t>[18F]FDG uptake and PCNA, Glut-1, and Hexokinase-II expressions in cancers and inflammatory lesions of the lung.</w:t>
      </w:r>
      <w:r w:rsidRPr="0034286B">
        <w:t xml:space="preserve"> Neoplasia, 2005. </w:t>
      </w:r>
      <w:r w:rsidRPr="0034286B">
        <w:rPr>
          <w:b/>
        </w:rPr>
        <w:t>7</w:t>
      </w:r>
      <w:r w:rsidRPr="0034286B">
        <w:t>(4): p. 369-79.</w:t>
      </w:r>
    </w:p>
    <w:p w:rsidR="00013EE3" w:rsidRPr="0034286B" w:rsidRDefault="00013EE3" w:rsidP="00013EE3">
      <w:pPr>
        <w:pStyle w:val="EndNoteBibliography"/>
        <w:ind w:left="720" w:hanging="720"/>
      </w:pPr>
      <w:r w:rsidRPr="0034286B">
        <w:t>124.</w:t>
      </w:r>
      <w:r w:rsidRPr="0034286B">
        <w:tab/>
        <w:t xml:space="preserve">Laing, R.E., et al., </w:t>
      </w:r>
      <w:r w:rsidRPr="0034286B">
        <w:rPr>
          <w:i/>
        </w:rPr>
        <w:t>Visualizing cancer and immune cell function with metabolic positron emission tomography.</w:t>
      </w:r>
      <w:r w:rsidRPr="0034286B">
        <w:t xml:space="preserve"> Curr Opin Genet Dev, 2010. </w:t>
      </w:r>
      <w:r w:rsidRPr="0034286B">
        <w:rPr>
          <w:b/>
        </w:rPr>
        <w:t>20</w:t>
      </w:r>
      <w:r w:rsidRPr="0034286B">
        <w:t>(1): p. 100-5.</w:t>
      </w:r>
    </w:p>
    <w:p w:rsidR="00013EE3" w:rsidRPr="0034286B" w:rsidRDefault="00013EE3" w:rsidP="00013EE3">
      <w:pPr>
        <w:pStyle w:val="EndNoteBibliography"/>
        <w:ind w:left="720" w:hanging="720"/>
      </w:pPr>
      <w:r w:rsidRPr="0034286B">
        <w:lastRenderedPageBreak/>
        <w:t>125.</w:t>
      </w:r>
      <w:r w:rsidRPr="0034286B">
        <w:tab/>
        <w:t xml:space="preserve">Tumeh, P.C., C.G. Radu, and A. Ribas, </w:t>
      </w:r>
      <w:r w:rsidRPr="0034286B">
        <w:rPr>
          <w:i/>
        </w:rPr>
        <w:t>PET imaging of cancer immunotherapy.</w:t>
      </w:r>
      <w:r w:rsidRPr="0034286B">
        <w:t xml:space="preserve"> J Nucl Med, 2008. </w:t>
      </w:r>
      <w:r w:rsidRPr="0034286B">
        <w:rPr>
          <w:b/>
        </w:rPr>
        <w:t>49</w:t>
      </w:r>
      <w:r w:rsidRPr="0034286B">
        <w:t>(6): p. 865-8.</w:t>
      </w:r>
    </w:p>
    <w:p w:rsidR="00013EE3" w:rsidRPr="0034286B" w:rsidRDefault="00013EE3" w:rsidP="00013EE3">
      <w:pPr>
        <w:pStyle w:val="EndNoteBibliography"/>
        <w:ind w:left="720" w:hanging="720"/>
      </w:pPr>
      <w:r w:rsidRPr="0034286B">
        <w:t>126.</w:t>
      </w:r>
      <w:r w:rsidRPr="0034286B">
        <w:tab/>
        <w:t xml:space="preserve">Rosenberg, R., et al., </w:t>
      </w:r>
      <w:r w:rsidRPr="0034286B">
        <w:rPr>
          <w:i/>
        </w:rPr>
        <w:t>The predictive value of metabolic response to preoperative radiochemotherapy in locally advanced rectal cancer measured by PET/CT.</w:t>
      </w:r>
      <w:r w:rsidRPr="0034286B">
        <w:t xml:space="preserve"> Int J Colorectal Dis, 2009. </w:t>
      </w:r>
      <w:r w:rsidRPr="0034286B">
        <w:rPr>
          <w:b/>
        </w:rPr>
        <w:t>24</w:t>
      </w:r>
      <w:r w:rsidRPr="0034286B">
        <w:t>(2): p. 191-200.</w:t>
      </w:r>
    </w:p>
    <w:p w:rsidR="00013EE3" w:rsidRPr="0034286B" w:rsidRDefault="00013EE3" w:rsidP="00013EE3">
      <w:pPr>
        <w:pStyle w:val="EndNoteBibliography"/>
        <w:ind w:left="720" w:hanging="720"/>
      </w:pPr>
      <w:r w:rsidRPr="0034286B">
        <w:t>127.</w:t>
      </w:r>
      <w:r w:rsidRPr="0034286B">
        <w:tab/>
        <w:t xml:space="preserve">Ohtsuka, T., et al., </w:t>
      </w:r>
      <w:r w:rsidRPr="0034286B">
        <w:rPr>
          <w:i/>
        </w:rPr>
        <w:t>False-positive findings on [18F]FDG-PET caused by non-neoplastic cellular elements after neoadjuvant chemoradiotherapy for non-small cell lung cancer.</w:t>
      </w:r>
      <w:r w:rsidRPr="0034286B">
        <w:t xml:space="preserve"> Jpn J Clin Oncol, 2005. </w:t>
      </w:r>
      <w:r w:rsidRPr="0034286B">
        <w:rPr>
          <w:b/>
        </w:rPr>
        <w:t>35</w:t>
      </w:r>
      <w:r w:rsidRPr="0034286B">
        <w:t>(5): p. 271-3.</w:t>
      </w:r>
    </w:p>
    <w:p w:rsidR="00013EE3" w:rsidRPr="0034286B" w:rsidRDefault="00013EE3" w:rsidP="00013EE3">
      <w:pPr>
        <w:pStyle w:val="EndNoteBibliography"/>
        <w:ind w:left="720" w:hanging="720"/>
      </w:pPr>
      <w:r w:rsidRPr="0034286B">
        <w:t>128.</w:t>
      </w:r>
      <w:r w:rsidRPr="0034286B">
        <w:tab/>
        <w:t xml:space="preserve">Smith, S.L. and P.E. Jennings, </w:t>
      </w:r>
      <w:r w:rsidRPr="0034286B">
        <w:rPr>
          <w:i/>
        </w:rPr>
        <w:t>Lung radiofrequency and microwave ablation: a review of indications, techniques and post-procedural imaging appearances.</w:t>
      </w:r>
      <w:r w:rsidRPr="0034286B">
        <w:t xml:space="preserve"> Br J Radiol, 2015. </w:t>
      </w:r>
      <w:r w:rsidRPr="0034286B">
        <w:rPr>
          <w:b/>
        </w:rPr>
        <w:t>88</w:t>
      </w:r>
      <w:r w:rsidRPr="0034286B">
        <w:t>(1046): p. 20140598.</w:t>
      </w:r>
    </w:p>
    <w:p w:rsidR="00013EE3" w:rsidRPr="0034286B" w:rsidRDefault="00013EE3" w:rsidP="00013EE3">
      <w:pPr>
        <w:pStyle w:val="EndNoteBibliography"/>
        <w:ind w:left="720" w:hanging="720"/>
      </w:pPr>
      <w:r w:rsidRPr="0034286B">
        <w:t>129.</w:t>
      </w:r>
      <w:r w:rsidRPr="0034286B">
        <w:tab/>
        <w:t xml:space="preserve">Sharma, A., et al., </w:t>
      </w:r>
      <w:r w:rsidRPr="0034286B">
        <w:rPr>
          <w:i/>
        </w:rPr>
        <w:t>Increase in fluorodeoxyglucose positron emission tomography activity following complete radiofrequency ablation of lung tumors.</w:t>
      </w:r>
      <w:r w:rsidRPr="0034286B">
        <w:t xml:space="preserve"> J Comput Assist Tomogr, 2013. </w:t>
      </w:r>
      <w:r w:rsidRPr="0034286B">
        <w:rPr>
          <w:b/>
        </w:rPr>
        <w:t>37</w:t>
      </w:r>
      <w:r w:rsidRPr="0034286B">
        <w:t>(1): p. 9-14.</w:t>
      </w:r>
    </w:p>
    <w:p w:rsidR="00013EE3" w:rsidRPr="0034286B" w:rsidRDefault="00013EE3" w:rsidP="00013EE3">
      <w:pPr>
        <w:pStyle w:val="EndNoteBibliography"/>
        <w:ind w:left="720" w:hanging="720"/>
      </w:pPr>
      <w:r w:rsidRPr="0034286B">
        <w:t>130.</w:t>
      </w:r>
      <w:r w:rsidRPr="0034286B">
        <w:tab/>
        <w:t xml:space="preserve">Smith, S. and A. Gillams, </w:t>
      </w:r>
      <w:r w:rsidRPr="0034286B">
        <w:rPr>
          <w:i/>
        </w:rPr>
        <w:t>Imaging appearances following thermal ablation.</w:t>
      </w:r>
      <w:r w:rsidRPr="0034286B">
        <w:t xml:space="preserve"> Clin Radiol, 2008. </w:t>
      </w:r>
      <w:r w:rsidRPr="0034286B">
        <w:rPr>
          <w:b/>
        </w:rPr>
        <w:t>63</w:t>
      </w:r>
      <w:r w:rsidRPr="0034286B">
        <w:t>(1): p. 1-11.</w:t>
      </w:r>
    </w:p>
    <w:p w:rsidR="00013EE3" w:rsidRPr="0034286B" w:rsidRDefault="00013EE3" w:rsidP="00013EE3">
      <w:pPr>
        <w:pStyle w:val="EndNoteBibliography"/>
        <w:ind w:left="720" w:hanging="720"/>
      </w:pPr>
      <w:r w:rsidRPr="0034286B">
        <w:t>131.</w:t>
      </w:r>
      <w:r w:rsidRPr="0034286B">
        <w:tab/>
        <w:t xml:space="preserve">Okuma, T., et al., </w:t>
      </w:r>
      <w:r w:rsidRPr="0034286B">
        <w:rPr>
          <w:i/>
        </w:rPr>
        <w:t>Assessment of early treatment response after CT-guided radiofrequency ablation of unresectable lung tumours by diffusion-weighted MRI: a pilot study.</w:t>
      </w:r>
      <w:r w:rsidRPr="0034286B">
        <w:t xml:space="preserve"> Br J Radiol, 2009. </w:t>
      </w:r>
      <w:r w:rsidRPr="0034286B">
        <w:rPr>
          <w:b/>
        </w:rPr>
        <w:t>82</w:t>
      </w:r>
      <w:r w:rsidRPr="0034286B">
        <w:t>(984): p. 989-94.</w:t>
      </w:r>
    </w:p>
    <w:p w:rsidR="00013EE3" w:rsidRPr="0034286B" w:rsidRDefault="00013EE3" w:rsidP="00013EE3">
      <w:pPr>
        <w:pStyle w:val="EndNoteBibliography"/>
        <w:ind w:left="720" w:hanging="720"/>
      </w:pPr>
      <w:r w:rsidRPr="0034286B">
        <w:t>132.</w:t>
      </w:r>
      <w:r w:rsidRPr="0034286B">
        <w:tab/>
        <w:t xml:space="preserve">van de Watering, F.C., et al., </w:t>
      </w:r>
      <w:r w:rsidRPr="0034286B">
        <w:rPr>
          <w:i/>
        </w:rPr>
        <w:t>Zirconium-89 labeled antibodies: a new tool for molecular imaging in cancer patients.</w:t>
      </w:r>
      <w:r w:rsidRPr="0034286B">
        <w:t xml:space="preserve"> Biomed Res Int, 2014. </w:t>
      </w:r>
      <w:r w:rsidRPr="0034286B">
        <w:rPr>
          <w:b/>
        </w:rPr>
        <w:t>2014</w:t>
      </w:r>
      <w:r w:rsidRPr="0034286B">
        <w:t>: p. 203601.</w:t>
      </w:r>
    </w:p>
    <w:p w:rsidR="00013EE3" w:rsidRPr="0034286B" w:rsidRDefault="00013EE3" w:rsidP="00013EE3">
      <w:pPr>
        <w:pStyle w:val="EndNoteBibliography"/>
        <w:ind w:left="720" w:hanging="720"/>
      </w:pPr>
      <w:r w:rsidRPr="0034286B">
        <w:t>133.</w:t>
      </w:r>
      <w:r w:rsidRPr="0034286B">
        <w:tab/>
        <w:t xml:space="preserve">Liu, Z. and Z. Li, </w:t>
      </w:r>
      <w:r w:rsidRPr="0034286B">
        <w:rPr>
          <w:i/>
        </w:rPr>
        <w:t>Molecular imaging in tracking tumor-specific cytotoxic T lymphocytes (CTLs).</w:t>
      </w:r>
      <w:r w:rsidRPr="0034286B">
        <w:t xml:space="preserve"> Theranostics, 2014. </w:t>
      </w:r>
      <w:r w:rsidRPr="0034286B">
        <w:rPr>
          <w:b/>
        </w:rPr>
        <w:t>4</w:t>
      </w:r>
      <w:r w:rsidRPr="0034286B">
        <w:t>(10): p. 990-1001.</w:t>
      </w:r>
    </w:p>
    <w:p w:rsidR="00013EE3" w:rsidRPr="00FC45B7" w:rsidRDefault="00013EE3" w:rsidP="00013EE3">
      <w:pPr>
        <w:spacing w:line="480" w:lineRule="auto"/>
        <w:ind w:left="-300" w:right="-260"/>
      </w:pPr>
      <w:r w:rsidRPr="005F5452">
        <w:fldChar w:fldCharType="end"/>
      </w:r>
    </w:p>
    <w:p w:rsidR="00013EE3" w:rsidRDefault="00013EE3" w:rsidP="00013EE3"/>
    <w:p w:rsidR="00D83E15" w:rsidRDefault="00D83E15"/>
    <w:sectPr w:rsidR="00D83E15" w:rsidSect="000F5B1E">
      <w:footerReference w:type="even" r:id="rId9"/>
      <w:footerReference w:type="default" r:id="rId10"/>
      <w:pgSz w:w="11909" w:h="16834"/>
      <w:pgMar w:top="1440" w:right="1136"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1E5C" w:rsidRDefault="00BE1E5C">
      <w:pPr>
        <w:spacing w:after="0" w:line="240" w:lineRule="auto"/>
      </w:pPr>
      <w:r>
        <w:separator/>
      </w:r>
    </w:p>
  </w:endnote>
  <w:endnote w:type="continuationSeparator" w:id="0">
    <w:p w:rsidR="00BE1E5C" w:rsidRDefault="00BE1E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96B" w:rsidRDefault="00B150CB" w:rsidP="00C24718">
    <w:pPr>
      <w:pStyle w:val="Footer"/>
      <w:framePr w:wrap="around" w:vAnchor="text" w:hAnchor="margin" w:xAlign="right" w:y="1"/>
      <w:rPr>
        <w:rStyle w:val="PageNumber"/>
        <w:rFonts w:cs="Arial"/>
      </w:rPr>
    </w:pPr>
    <w:r>
      <w:rPr>
        <w:rStyle w:val="PageNumber"/>
        <w:rFonts w:cs="Arial"/>
      </w:rPr>
      <w:fldChar w:fldCharType="begin"/>
    </w:r>
    <w:r>
      <w:rPr>
        <w:rStyle w:val="PageNumber"/>
        <w:rFonts w:cs="Arial"/>
      </w:rPr>
      <w:instrText xml:space="preserve">PAGE  </w:instrText>
    </w:r>
    <w:r>
      <w:rPr>
        <w:rStyle w:val="PageNumber"/>
        <w:rFonts w:cs="Arial"/>
      </w:rPr>
      <w:fldChar w:fldCharType="end"/>
    </w:r>
  </w:p>
  <w:p w:rsidR="00E8196B" w:rsidRDefault="00580F07" w:rsidP="00C2471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196B" w:rsidRDefault="00B150CB" w:rsidP="00C24718">
    <w:pPr>
      <w:pStyle w:val="Footer"/>
      <w:framePr w:wrap="around" w:vAnchor="text" w:hAnchor="margin" w:xAlign="right" w:y="1"/>
      <w:rPr>
        <w:rStyle w:val="PageNumber"/>
        <w:rFonts w:cs="Arial"/>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sidR="00580F07">
      <w:rPr>
        <w:rStyle w:val="PageNumber"/>
        <w:rFonts w:cs="Arial"/>
        <w:noProof/>
      </w:rPr>
      <w:t>1</w:t>
    </w:r>
    <w:r>
      <w:rPr>
        <w:rStyle w:val="PageNumber"/>
        <w:rFonts w:cs="Arial"/>
      </w:rPr>
      <w:fldChar w:fldCharType="end"/>
    </w:r>
  </w:p>
  <w:p w:rsidR="00E8196B" w:rsidRDefault="00580F07" w:rsidP="00C2471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1E5C" w:rsidRDefault="00BE1E5C">
      <w:pPr>
        <w:spacing w:after="0" w:line="240" w:lineRule="auto"/>
      </w:pPr>
      <w:r>
        <w:separator/>
      </w:r>
    </w:p>
  </w:footnote>
  <w:footnote w:type="continuationSeparator" w:id="0">
    <w:p w:rsidR="00BE1E5C" w:rsidRDefault="00BE1E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480744"/>
    <w:multiLevelType w:val="hybridMultilevel"/>
    <w:tmpl w:val="B67AE220"/>
    <w:lvl w:ilvl="0" w:tplc="0809000F">
      <w:start w:val="1"/>
      <w:numFmt w:val="decimal"/>
      <w:lvlText w:val="%1."/>
      <w:lvlJc w:val="left"/>
      <w:pPr>
        <w:ind w:left="436" w:hanging="360"/>
      </w:pPr>
    </w:lvl>
    <w:lvl w:ilvl="1" w:tplc="08090019" w:tentative="1">
      <w:start w:val="1"/>
      <w:numFmt w:val="lowerLetter"/>
      <w:lvlText w:val="%2."/>
      <w:lvlJc w:val="left"/>
      <w:pPr>
        <w:ind w:left="1156" w:hanging="360"/>
      </w:pPr>
    </w:lvl>
    <w:lvl w:ilvl="2" w:tplc="0809001B" w:tentative="1">
      <w:start w:val="1"/>
      <w:numFmt w:val="lowerRoman"/>
      <w:lvlText w:val="%3."/>
      <w:lvlJc w:val="right"/>
      <w:pPr>
        <w:ind w:left="1876" w:hanging="180"/>
      </w:pPr>
    </w:lvl>
    <w:lvl w:ilvl="3" w:tplc="0809000F" w:tentative="1">
      <w:start w:val="1"/>
      <w:numFmt w:val="decimal"/>
      <w:lvlText w:val="%4."/>
      <w:lvlJc w:val="left"/>
      <w:pPr>
        <w:ind w:left="2596" w:hanging="360"/>
      </w:pPr>
    </w:lvl>
    <w:lvl w:ilvl="4" w:tplc="08090019" w:tentative="1">
      <w:start w:val="1"/>
      <w:numFmt w:val="lowerLetter"/>
      <w:lvlText w:val="%5."/>
      <w:lvlJc w:val="left"/>
      <w:pPr>
        <w:ind w:left="3316" w:hanging="360"/>
      </w:pPr>
    </w:lvl>
    <w:lvl w:ilvl="5" w:tplc="0809001B" w:tentative="1">
      <w:start w:val="1"/>
      <w:numFmt w:val="lowerRoman"/>
      <w:lvlText w:val="%6."/>
      <w:lvlJc w:val="right"/>
      <w:pPr>
        <w:ind w:left="4036" w:hanging="180"/>
      </w:pPr>
    </w:lvl>
    <w:lvl w:ilvl="6" w:tplc="0809000F" w:tentative="1">
      <w:start w:val="1"/>
      <w:numFmt w:val="decimal"/>
      <w:lvlText w:val="%7."/>
      <w:lvlJc w:val="left"/>
      <w:pPr>
        <w:ind w:left="4756" w:hanging="360"/>
      </w:pPr>
    </w:lvl>
    <w:lvl w:ilvl="7" w:tplc="08090019" w:tentative="1">
      <w:start w:val="1"/>
      <w:numFmt w:val="lowerLetter"/>
      <w:lvlText w:val="%8."/>
      <w:lvlJc w:val="left"/>
      <w:pPr>
        <w:ind w:left="5476" w:hanging="360"/>
      </w:pPr>
    </w:lvl>
    <w:lvl w:ilvl="8" w:tplc="0809001B" w:tentative="1">
      <w:start w:val="1"/>
      <w:numFmt w:val="lowerRoman"/>
      <w:lvlText w:val="%9."/>
      <w:lvlJc w:val="right"/>
      <w:pPr>
        <w:ind w:left="6196" w:hanging="180"/>
      </w:pPr>
    </w:lvl>
  </w:abstractNum>
  <w:abstractNum w:abstractNumId="1">
    <w:nsid w:val="410F1C20"/>
    <w:multiLevelType w:val="hybridMultilevel"/>
    <w:tmpl w:val="F0A4704C"/>
    <w:lvl w:ilvl="0" w:tplc="2D103B44">
      <w:start w:val="1"/>
      <w:numFmt w:val="decimal"/>
      <w:lvlText w:val="%1."/>
      <w:lvlJc w:val="left"/>
      <w:pPr>
        <w:tabs>
          <w:tab w:val="num" w:pos="50"/>
        </w:tabs>
        <w:ind w:left="50" w:hanging="360"/>
      </w:pPr>
      <w:rPr>
        <w:rFonts w:hint="default"/>
      </w:rPr>
    </w:lvl>
    <w:lvl w:ilvl="1" w:tplc="08090019" w:tentative="1">
      <w:start w:val="1"/>
      <w:numFmt w:val="lowerLetter"/>
      <w:lvlText w:val="%2."/>
      <w:lvlJc w:val="left"/>
      <w:pPr>
        <w:tabs>
          <w:tab w:val="num" w:pos="770"/>
        </w:tabs>
        <w:ind w:left="770" w:hanging="360"/>
      </w:pPr>
    </w:lvl>
    <w:lvl w:ilvl="2" w:tplc="0809001B" w:tentative="1">
      <w:start w:val="1"/>
      <w:numFmt w:val="lowerRoman"/>
      <w:lvlText w:val="%3."/>
      <w:lvlJc w:val="right"/>
      <w:pPr>
        <w:tabs>
          <w:tab w:val="num" w:pos="1490"/>
        </w:tabs>
        <w:ind w:left="1490" w:hanging="180"/>
      </w:pPr>
    </w:lvl>
    <w:lvl w:ilvl="3" w:tplc="0809000F" w:tentative="1">
      <w:start w:val="1"/>
      <w:numFmt w:val="decimal"/>
      <w:lvlText w:val="%4."/>
      <w:lvlJc w:val="left"/>
      <w:pPr>
        <w:tabs>
          <w:tab w:val="num" w:pos="2210"/>
        </w:tabs>
        <w:ind w:left="2210" w:hanging="360"/>
      </w:pPr>
    </w:lvl>
    <w:lvl w:ilvl="4" w:tplc="08090019" w:tentative="1">
      <w:start w:val="1"/>
      <w:numFmt w:val="lowerLetter"/>
      <w:lvlText w:val="%5."/>
      <w:lvlJc w:val="left"/>
      <w:pPr>
        <w:tabs>
          <w:tab w:val="num" w:pos="2930"/>
        </w:tabs>
        <w:ind w:left="2930" w:hanging="360"/>
      </w:pPr>
    </w:lvl>
    <w:lvl w:ilvl="5" w:tplc="0809001B" w:tentative="1">
      <w:start w:val="1"/>
      <w:numFmt w:val="lowerRoman"/>
      <w:lvlText w:val="%6."/>
      <w:lvlJc w:val="right"/>
      <w:pPr>
        <w:tabs>
          <w:tab w:val="num" w:pos="3650"/>
        </w:tabs>
        <w:ind w:left="3650" w:hanging="180"/>
      </w:pPr>
    </w:lvl>
    <w:lvl w:ilvl="6" w:tplc="0809000F" w:tentative="1">
      <w:start w:val="1"/>
      <w:numFmt w:val="decimal"/>
      <w:lvlText w:val="%7."/>
      <w:lvlJc w:val="left"/>
      <w:pPr>
        <w:tabs>
          <w:tab w:val="num" w:pos="4370"/>
        </w:tabs>
        <w:ind w:left="4370" w:hanging="360"/>
      </w:pPr>
    </w:lvl>
    <w:lvl w:ilvl="7" w:tplc="08090019" w:tentative="1">
      <w:start w:val="1"/>
      <w:numFmt w:val="lowerLetter"/>
      <w:lvlText w:val="%8."/>
      <w:lvlJc w:val="left"/>
      <w:pPr>
        <w:tabs>
          <w:tab w:val="num" w:pos="5090"/>
        </w:tabs>
        <w:ind w:left="5090" w:hanging="360"/>
      </w:pPr>
    </w:lvl>
    <w:lvl w:ilvl="8" w:tplc="0809001B" w:tentative="1">
      <w:start w:val="1"/>
      <w:numFmt w:val="lowerRoman"/>
      <w:lvlText w:val="%9."/>
      <w:lvlJc w:val="right"/>
      <w:pPr>
        <w:tabs>
          <w:tab w:val="num" w:pos="5810"/>
        </w:tabs>
        <w:ind w:left="5810" w:hanging="180"/>
      </w:pPr>
    </w:lvl>
  </w:abstractNum>
  <w:abstractNum w:abstractNumId="2">
    <w:nsid w:val="56F77C0B"/>
    <w:multiLevelType w:val="multilevel"/>
    <w:tmpl w:val="21D2DEB6"/>
    <w:lvl w:ilvl="0">
      <w:start w:val="1"/>
      <w:numFmt w:val="decimal"/>
      <w:lvlText w:val="%1."/>
      <w:lvlJc w:val="left"/>
      <w:pPr>
        <w:ind w:left="720" w:firstLine="360"/>
      </w:pPr>
      <w:rPr>
        <w:rFonts w:cs="Times New Roman"/>
        <w:u w:val="none"/>
      </w:rPr>
    </w:lvl>
    <w:lvl w:ilvl="1">
      <w:start w:val="1"/>
      <w:numFmt w:val="lowerLetter"/>
      <w:lvlText w:val="%2."/>
      <w:lvlJc w:val="left"/>
      <w:pPr>
        <w:ind w:left="1440" w:firstLine="1080"/>
      </w:pPr>
      <w:rPr>
        <w:rFonts w:cs="Times New Roman"/>
        <w:u w:val="none"/>
      </w:rPr>
    </w:lvl>
    <w:lvl w:ilvl="2">
      <w:start w:val="1"/>
      <w:numFmt w:val="lowerRoman"/>
      <w:lvlText w:val="%3."/>
      <w:lvlJc w:val="right"/>
      <w:pPr>
        <w:ind w:left="2160" w:firstLine="1800"/>
      </w:pPr>
      <w:rPr>
        <w:rFonts w:cs="Times New Roman"/>
        <w:u w:val="none"/>
      </w:rPr>
    </w:lvl>
    <w:lvl w:ilvl="3">
      <w:start w:val="1"/>
      <w:numFmt w:val="decimal"/>
      <w:lvlText w:val="%4."/>
      <w:lvlJc w:val="left"/>
      <w:pPr>
        <w:ind w:left="2880" w:firstLine="2520"/>
      </w:pPr>
      <w:rPr>
        <w:rFonts w:cs="Times New Roman"/>
        <w:u w:val="none"/>
      </w:rPr>
    </w:lvl>
    <w:lvl w:ilvl="4">
      <w:start w:val="1"/>
      <w:numFmt w:val="lowerLetter"/>
      <w:lvlText w:val="%5."/>
      <w:lvlJc w:val="left"/>
      <w:pPr>
        <w:ind w:left="3600" w:firstLine="3240"/>
      </w:pPr>
      <w:rPr>
        <w:rFonts w:cs="Times New Roman"/>
        <w:u w:val="none"/>
      </w:rPr>
    </w:lvl>
    <w:lvl w:ilvl="5">
      <w:start w:val="1"/>
      <w:numFmt w:val="lowerRoman"/>
      <w:lvlText w:val="%6."/>
      <w:lvlJc w:val="right"/>
      <w:pPr>
        <w:ind w:left="4320" w:firstLine="3960"/>
      </w:pPr>
      <w:rPr>
        <w:rFonts w:cs="Times New Roman"/>
        <w:u w:val="none"/>
      </w:rPr>
    </w:lvl>
    <w:lvl w:ilvl="6">
      <w:start w:val="1"/>
      <w:numFmt w:val="decimal"/>
      <w:lvlText w:val="%7."/>
      <w:lvlJc w:val="left"/>
      <w:pPr>
        <w:ind w:left="5040" w:firstLine="4680"/>
      </w:pPr>
      <w:rPr>
        <w:rFonts w:cs="Times New Roman"/>
        <w:u w:val="none"/>
      </w:rPr>
    </w:lvl>
    <w:lvl w:ilvl="7">
      <w:start w:val="1"/>
      <w:numFmt w:val="lowerLetter"/>
      <w:lvlText w:val="%8."/>
      <w:lvlJc w:val="left"/>
      <w:pPr>
        <w:ind w:left="5760" w:firstLine="5400"/>
      </w:pPr>
      <w:rPr>
        <w:rFonts w:cs="Times New Roman"/>
        <w:u w:val="none"/>
      </w:rPr>
    </w:lvl>
    <w:lvl w:ilvl="8">
      <w:start w:val="1"/>
      <w:numFmt w:val="lowerRoman"/>
      <w:lvlText w:val="%9."/>
      <w:lvlJc w:val="right"/>
      <w:pPr>
        <w:ind w:left="6480" w:firstLine="6120"/>
      </w:pPr>
      <w:rPr>
        <w:rFonts w:cs="Times New Roman"/>
        <w:u w:val="none"/>
      </w:rPr>
    </w:lvl>
  </w:abstractNum>
  <w:abstractNum w:abstractNumId="3">
    <w:nsid w:val="67474E90"/>
    <w:multiLevelType w:val="hybridMultilevel"/>
    <w:tmpl w:val="3A982A3A"/>
    <w:lvl w:ilvl="0" w:tplc="AAAE42E8">
      <w:start w:val="1"/>
      <w:numFmt w:val="decimal"/>
      <w:lvlText w:val="%1)"/>
      <w:lvlJc w:val="left"/>
      <w:pPr>
        <w:ind w:left="60" w:hanging="360"/>
      </w:pPr>
      <w:rPr>
        <w:rFonts w:hint="default"/>
      </w:rPr>
    </w:lvl>
    <w:lvl w:ilvl="1" w:tplc="08090019" w:tentative="1">
      <w:start w:val="1"/>
      <w:numFmt w:val="lowerLetter"/>
      <w:lvlText w:val="%2."/>
      <w:lvlJc w:val="left"/>
      <w:pPr>
        <w:ind w:left="780" w:hanging="360"/>
      </w:pPr>
    </w:lvl>
    <w:lvl w:ilvl="2" w:tplc="0809001B" w:tentative="1">
      <w:start w:val="1"/>
      <w:numFmt w:val="lowerRoman"/>
      <w:lvlText w:val="%3."/>
      <w:lvlJc w:val="right"/>
      <w:pPr>
        <w:ind w:left="1500" w:hanging="180"/>
      </w:pPr>
    </w:lvl>
    <w:lvl w:ilvl="3" w:tplc="0809000F" w:tentative="1">
      <w:start w:val="1"/>
      <w:numFmt w:val="decimal"/>
      <w:lvlText w:val="%4."/>
      <w:lvlJc w:val="left"/>
      <w:pPr>
        <w:ind w:left="2220" w:hanging="360"/>
      </w:pPr>
    </w:lvl>
    <w:lvl w:ilvl="4" w:tplc="08090019" w:tentative="1">
      <w:start w:val="1"/>
      <w:numFmt w:val="lowerLetter"/>
      <w:lvlText w:val="%5."/>
      <w:lvlJc w:val="left"/>
      <w:pPr>
        <w:ind w:left="2940" w:hanging="360"/>
      </w:pPr>
    </w:lvl>
    <w:lvl w:ilvl="5" w:tplc="0809001B" w:tentative="1">
      <w:start w:val="1"/>
      <w:numFmt w:val="lowerRoman"/>
      <w:lvlText w:val="%6."/>
      <w:lvlJc w:val="right"/>
      <w:pPr>
        <w:ind w:left="3660" w:hanging="180"/>
      </w:pPr>
    </w:lvl>
    <w:lvl w:ilvl="6" w:tplc="0809000F" w:tentative="1">
      <w:start w:val="1"/>
      <w:numFmt w:val="decimal"/>
      <w:lvlText w:val="%7."/>
      <w:lvlJc w:val="left"/>
      <w:pPr>
        <w:ind w:left="4380" w:hanging="360"/>
      </w:pPr>
    </w:lvl>
    <w:lvl w:ilvl="7" w:tplc="08090019" w:tentative="1">
      <w:start w:val="1"/>
      <w:numFmt w:val="lowerLetter"/>
      <w:lvlText w:val="%8."/>
      <w:lvlJc w:val="left"/>
      <w:pPr>
        <w:ind w:left="5100" w:hanging="360"/>
      </w:pPr>
    </w:lvl>
    <w:lvl w:ilvl="8" w:tplc="0809001B" w:tentative="1">
      <w:start w:val="1"/>
      <w:numFmt w:val="lowerRoman"/>
      <w:lvlText w:val="%9."/>
      <w:lvlJc w:val="right"/>
      <w:pPr>
        <w:ind w:left="5820" w:hanging="180"/>
      </w:pPr>
    </w:lvl>
  </w:abstractNum>
  <w:abstractNum w:abstractNumId="4">
    <w:nsid w:val="6DD13BE0"/>
    <w:multiLevelType w:val="hybridMultilevel"/>
    <w:tmpl w:val="A6021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3EE3"/>
    <w:rsid w:val="00013EE3"/>
    <w:rsid w:val="000A4403"/>
    <w:rsid w:val="003E7692"/>
    <w:rsid w:val="004B3B95"/>
    <w:rsid w:val="004C78F8"/>
    <w:rsid w:val="00580F07"/>
    <w:rsid w:val="005906ED"/>
    <w:rsid w:val="009E4B34"/>
    <w:rsid w:val="00A920D0"/>
    <w:rsid w:val="00AA22D5"/>
    <w:rsid w:val="00B150CB"/>
    <w:rsid w:val="00BE1E5C"/>
    <w:rsid w:val="00BF5412"/>
    <w:rsid w:val="00D83E15"/>
    <w:rsid w:val="00F92A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013EE3"/>
    <w:pPr>
      <w:keepNext/>
      <w:keepLines/>
      <w:spacing w:before="200" w:after="0"/>
      <w:contextualSpacing/>
      <w:outlineLvl w:val="0"/>
    </w:pPr>
    <w:rPr>
      <w:rFonts w:ascii="Trebuchet MS" w:eastAsia="Arial" w:hAnsi="Trebuchet MS" w:cs="Trebuchet MS"/>
      <w:color w:val="000000"/>
      <w:sz w:val="32"/>
      <w:szCs w:val="32"/>
      <w:lang w:eastAsia="en-GB"/>
    </w:rPr>
  </w:style>
  <w:style w:type="paragraph" w:styleId="Heading2">
    <w:name w:val="heading 2"/>
    <w:basedOn w:val="Normal"/>
    <w:next w:val="Normal"/>
    <w:link w:val="Heading2Char"/>
    <w:uiPriority w:val="99"/>
    <w:qFormat/>
    <w:rsid w:val="00013EE3"/>
    <w:pPr>
      <w:keepNext/>
      <w:keepLines/>
      <w:spacing w:before="200" w:after="0"/>
      <w:contextualSpacing/>
      <w:outlineLvl w:val="1"/>
    </w:pPr>
    <w:rPr>
      <w:rFonts w:ascii="Trebuchet MS" w:eastAsia="Arial" w:hAnsi="Trebuchet MS" w:cs="Trebuchet MS"/>
      <w:b/>
      <w:color w:val="000000"/>
      <w:sz w:val="26"/>
      <w:szCs w:val="26"/>
      <w:lang w:eastAsia="en-GB"/>
    </w:rPr>
  </w:style>
  <w:style w:type="paragraph" w:styleId="Heading3">
    <w:name w:val="heading 3"/>
    <w:basedOn w:val="Normal"/>
    <w:next w:val="Normal"/>
    <w:link w:val="Heading3Char"/>
    <w:uiPriority w:val="99"/>
    <w:qFormat/>
    <w:rsid w:val="00013EE3"/>
    <w:pPr>
      <w:keepNext/>
      <w:keepLines/>
      <w:spacing w:before="160" w:after="0"/>
      <w:contextualSpacing/>
      <w:outlineLvl w:val="2"/>
    </w:pPr>
    <w:rPr>
      <w:rFonts w:ascii="Trebuchet MS" w:eastAsia="Arial" w:hAnsi="Trebuchet MS" w:cs="Trebuchet MS"/>
      <w:b/>
      <w:color w:val="666666"/>
      <w:szCs w:val="24"/>
      <w:lang w:eastAsia="en-GB"/>
    </w:rPr>
  </w:style>
  <w:style w:type="paragraph" w:styleId="Heading4">
    <w:name w:val="heading 4"/>
    <w:basedOn w:val="Normal"/>
    <w:next w:val="Normal"/>
    <w:link w:val="Heading4Char"/>
    <w:uiPriority w:val="99"/>
    <w:qFormat/>
    <w:rsid w:val="00013EE3"/>
    <w:pPr>
      <w:keepNext/>
      <w:keepLines/>
      <w:spacing w:before="160" w:after="0"/>
      <w:contextualSpacing/>
      <w:outlineLvl w:val="3"/>
    </w:pPr>
    <w:rPr>
      <w:rFonts w:ascii="Trebuchet MS" w:eastAsia="Arial" w:hAnsi="Trebuchet MS" w:cs="Trebuchet MS"/>
      <w:color w:val="666666"/>
      <w:sz w:val="22"/>
      <w:u w:val="single"/>
      <w:lang w:eastAsia="en-GB"/>
    </w:rPr>
  </w:style>
  <w:style w:type="paragraph" w:styleId="Heading5">
    <w:name w:val="heading 5"/>
    <w:basedOn w:val="Normal"/>
    <w:next w:val="Normal"/>
    <w:link w:val="Heading5Char"/>
    <w:uiPriority w:val="99"/>
    <w:qFormat/>
    <w:rsid w:val="00013EE3"/>
    <w:pPr>
      <w:keepNext/>
      <w:keepLines/>
      <w:spacing w:before="160" w:after="0"/>
      <w:contextualSpacing/>
      <w:outlineLvl w:val="4"/>
    </w:pPr>
    <w:rPr>
      <w:rFonts w:ascii="Trebuchet MS" w:eastAsia="Arial" w:hAnsi="Trebuchet MS" w:cs="Trebuchet MS"/>
      <w:color w:val="666666"/>
      <w:sz w:val="22"/>
      <w:lang w:eastAsia="en-GB"/>
    </w:rPr>
  </w:style>
  <w:style w:type="paragraph" w:styleId="Heading6">
    <w:name w:val="heading 6"/>
    <w:basedOn w:val="Normal"/>
    <w:next w:val="Normal"/>
    <w:link w:val="Heading6Char"/>
    <w:uiPriority w:val="99"/>
    <w:qFormat/>
    <w:rsid w:val="00013EE3"/>
    <w:pPr>
      <w:keepNext/>
      <w:keepLines/>
      <w:spacing w:before="160" w:after="0"/>
      <w:contextualSpacing/>
      <w:outlineLvl w:val="5"/>
    </w:pPr>
    <w:rPr>
      <w:rFonts w:ascii="Trebuchet MS" w:eastAsia="Arial" w:hAnsi="Trebuchet MS" w:cs="Trebuchet MS"/>
      <w:i/>
      <w:color w:val="666666"/>
      <w:sz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13EE3"/>
    <w:rPr>
      <w:rFonts w:ascii="Trebuchet MS" w:eastAsia="Arial" w:hAnsi="Trebuchet MS" w:cs="Trebuchet MS"/>
      <w:color w:val="000000"/>
      <w:sz w:val="32"/>
      <w:szCs w:val="32"/>
      <w:lang w:eastAsia="en-GB"/>
    </w:rPr>
  </w:style>
  <w:style w:type="character" w:customStyle="1" w:styleId="Heading2Char">
    <w:name w:val="Heading 2 Char"/>
    <w:basedOn w:val="DefaultParagraphFont"/>
    <w:link w:val="Heading2"/>
    <w:uiPriority w:val="99"/>
    <w:rsid w:val="00013EE3"/>
    <w:rPr>
      <w:rFonts w:ascii="Trebuchet MS" w:eastAsia="Arial" w:hAnsi="Trebuchet MS" w:cs="Trebuchet MS"/>
      <w:b/>
      <w:color w:val="000000"/>
      <w:sz w:val="26"/>
      <w:szCs w:val="26"/>
      <w:lang w:eastAsia="en-GB"/>
    </w:rPr>
  </w:style>
  <w:style w:type="character" w:customStyle="1" w:styleId="Heading3Char">
    <w:name w:val="Heading 3 Char"/>
    <w:basedOn w:val="DefaultParagraphFont"/>
    <w:link w:val="Heading3"/>
    <w:uiPriority w:val="99"/>
    <w:rsid w:val="00013EE3"/>
    <w:rPr>
      <w:rFonts w:ascii="Trebuchet MS" w:eastAsia="Arial" w:hAnsi="Trebuchet MS" w:cs="Trebuchet MS"/>
      <w:b/>
      <w:color w:val="666666"/>
      <w:szCs w:val="24"/>
      <w:lang w:eastAsia="en-GB"/>
    </w:rPr>
  </w:style>
  <w:style w:type="character" w:customStyle="1" w:styleId="Heading4Char">
    <w:name w:val="Heading 4 Char"/>
    <w:basedOn w:val="DefaultParagraphFont"/>
    <w:link w:val="Heading4"/>
    <w:uiPriority w:val="99"/>
    <w:rsid w:val="00013EE3"/>
    <w:rPr>
      <w:rFonts w:ascii="Trebuchet MS" w:eastAsia="Arial" w:hAnsi="Trebuchet MS" w:cs="Trebuchet MS"/>
      <w:color w:val="666666"/>
      <w:sz w:val="22"/>
      <w:u w:val="single"/>
      <w:lang w:eastAsia="en-GB"/>
    </w:rPr>
  </w:style>
  <w:style w:type="character" w:customStyle="1" w:styleId="Heading5Char">
    <w:name w:val="Heading 5 Char"/>
    <w:basedOn w:val="DefaultParagraphFont"/>
    <w:link w:val="Heading5"/>
    <w:uiPriority w:val="99"/>
    <w:rsid w:val="00013EE3"/>
    <w:rPr>
      <w:rFonts w:ascii="Trebuchet MS" w:eastAsia="Arial" w:hAnsi="Trebuchet MS" w:cs="Trebuchet MS"/>
      <w:color w:val="666666"/>
      <w:sz w:val="22"/>
      <w:lang w:eastAsia="en-GB"/>
    </w:rPr>
  </w:style>
  <w:style w:type="character" w:customStyle="1" w:styleId="Heading6Char">
    <w:name w:val="Heading 6 Char"/>
    <w:basedOn w:val="DefaultParagraphFont"/>
    <w:link w:val="Heading6"/>
    <w:uiPriority w:val="99"/>
    <w:rsid w:val="00013EE3"/>
    <w:rPr>
      <w:rFonts w:ascii="Trebuchet MS" w:eastAsia="Arial" w:hAnsi="Trebuchet MS" w:cs="Trebuchet MS"/>
      <w:i/>
      <w:color w:val="666666"/>
      <w:sz w:val="22"/>
      <w:lang w:eastAsia="en-GB"/>
    </w:rPr>
  </w:style>
  <w:style w:type="paragraph" w:styleId="Title">
    <w:name w:val="Title"/>
    <w:basedOn w:val="Normal"/>
    <w:next w:val="Normal"/>
    <w:link w:val="TitleChar"/>
    <w:uiPriority w:val="99"/>
    <w:qFormat/>
    <w:rsid w:val="00013EE3"/>
    <w:pPr>
      <w:keepNext/>
      <w:keepLines/>
      <w:spacing w:after="0"/>
      <w:contextualSpacing/>
    </w:pPr>
    <w:rPr>
      <w:rFonts w:ascii="Trebuchet MS" w:eastAsia="Arial" w:hAnsi="Trebuchet MS" w:cs="Trebuchet MS"/>
      <w:color w:val="000000"/>
      <w:sz w:val="42"/>
      <w:szCs w:val="42"/>
      <w:lang w:eastAsia="en-GB"/>
    </w:rPr>
  </w:style>
  <w:style w:type="character" w:customStyle="1" w:styleId="TitleChar">
    <w:name w:val="Title Char"/>
    <w:basedOn w:val="DefaultParagraphFont"/>
    <w:link w:val="Title"/>
    <w:uiPriority w:val="99"/>
    <w:rsid w:val="00013EE3"/>
    <w:rPr>
      <w:rFonts w:ascii="Trebuchet MS" w:eastAsia="Arial" w:hAnsi="Trebuchet MS" w:cs="Trebuchet MS"/>
      <w:color w:val="000000"/>
      <w:sz w:val="42"/>
      <w:szCs w:val="42"/>
      <w:lang w:eastAsia="en-GB"/>
    </w:rPr>
  </w:style>
  <w:style w:type="paragraph" w:styleId="Subtitle">
    <w:name w:val="Subtitle"/>
    <w:basedOn w:val="Normal"/>
    <w:next w:val="Normal"/>
    <w:link w:val="SubtitleChar"/>
    <w:uiPriority w:val="99"/>
    <w:qFormat/>
    <w:rsid w:val="00013EE3"/>
    <w:pPr>
      <w:keepNext/>
      <w:keepLines/>
      <w:contextualSpacing/>
    </w:pPr>
    <w:rPr>
      <w:rFonts w:ascii="Trebuchet MS" w:eastAsia="Arial" w:hAnsi="Trebuchet MS" w:cs="Trebuchet MS"/>
      <w:i/>
      <w:color w:val="666666"/>
      <w:sz w:val="26"/>
      <w:szCs w:val="26"/>
      <w:lang w:eastAsia="en-GB"/>
    </w:rPr>
  </w:style>
  <w:style w:type="character" w:customStyle="1" w:styleId="SubtitleChar">
    <w:name w:val="Subtitle Char"/>
    <w:basedOn w:val="DefaultParagraphFont"/>
    <w:link w:val="Subtitle"/>
    <w:uiPriority w:val="99"/>
    <w:rsid w:val="00013EE3"/>
    <w:rPr>
      <w:rFonts w:ascii="Trebuchet MS" w:eastAsia="Arial" w:hAnsi="Trebuchet MS" w:cs="Trebuchet MS"/>
      <w:i/>
      <w:color w:val="666666"/>
      <w:sz w:val="26"/>
      <w:szCs w:val="26"/>
      <w:lang w:eastAsia="en-GB"/>
    </w:rPr>
  </w:style>
  <w:style w:type="character" w:styleId="Hyperlink">
    <w:name w:val="Hyperlink"/>
    <w:uiPriority w:val="99"/>
    <w:rsid w:val="00013EE3"/>
    <w:rPr>
      <w:rFonts w:cs="Times New Roman"/>
      <w:color w:val="0000FF"/>
      <w:u w:val="single"/>
    </w:rPr>
  </w:style>
  <w:style w:type="paragraph" w:styleId="Footer">
    <w:name w:val="footer"/>
    <w:basedOn w:val="Normal"/>
    <w:link w:val="FooterChar"/>
    <w:uiPriority w:val="99"/>
    <w:rsid w:val="00013EE3"/>
    <w:pPr>
      <w:tabs>
        <w:tab w:val="center" w:pos="4320"/>
        <w:tab w:val="right" w:pos="8640"/>
      </w:tabs>
      <w:spacing w:after="0"/>
    </w:pPr>
    <w:rPr>
      <w:rFonts w:eastAsia="Arial" w:cs="Arial"/>
      <w:color w:val="000000"/>
      <w:sz w:val="22"/>
      <w:lang w:eastAsia="en-GB"/>
    </w:rPr>
  </w:style>
  <w:style w:type="character" w:customStyle="1" w:styleId="FooterChar">
    <w:name w:val="Footer Char"/>
    <w:basedOn w:val="DefaultParagraphFont"/>
    <w:link w:val="Footer"/>
    <w:uiPriority w:val="99"/>
    <w:rsid w:val="00013EE3"/>
    <w:rPr>
      <w:rFonts w:eastAsia="Arial" w:cs="Arial"/>
      <w:color w:val="000000"/>
      <w:sz w:val="22"/>
      <w:lang w:eastAsia="en-GB"/>
    </w:rPr>
  </w:style>
  <w:style w:type="character" w:styleId="PageNumber">
    <w:name w:val="page number"/>
    <w:uiPriority w:val="99"/>
    <w:rsid w:val="00013EE3"/>
    <w:rPr>
      <w:rFonts w:cs="Times New Roman"/>
    </w:rPr>
  </w:style>
  <w:style w:type="paragraph" w:styleId="BalloonText">
    <w:name w:val="Balloon Text"/>
    <w:basedOn w:val="Normal"/>
    <w:link w:val="BalloonTextChar"/>
    <w:uiPriority w:val="99"/>
    <w:semiHidden/>
    <w:unhideWhenUsed/>
    <w:rsid w:val="00013EE3"/>
    <w:pPr>
      <w:spacing w:after="0" w:line="240" w:lineRule="auto"/>
    </w:pPr>
    <w:rPr>
      <w:rFonts w:ascii="Tahoma" w:eastAsia="Arial" w:hAnsi="Tahoma" w:cs="Tahoma"/>
      <w:color w:val="000000"/>
      <w:sz w:val="16"/>
      <w:szCs w:val="16"/>
      <w:lang w:eastAsia="en-GB"/>
    </w:rPr>
  </w:style>
  <w:style w:type="character" w:customStyle="1" w:styleId="BalloonTextChar">
    <w:name w:val="Balloon Text Char"/>
    <w:basedOn w:val="DefaultParagraphFont"/>
    <w:link w:val="BalloonText"/>
    <w:uiPriority w:val="99"/>
    <w:semiHidden/>
    <w:rsid w:val="00013EE3"/>
    <w:rPr>
      <w:rFonts w:ascii="Tahoma" w:eastAsia="Arial" w:hAnsi="Tahoma" w:cs="Tahoma"/>
      <w:color w:val="000000"/>
      <w:sz w:val="16"/>
      <w:szCs w:val="16"/>
      <w:lang w:eastAsia="en-GB"/>
    </w:rPr>
  </w:style>
  <w:style w:type="paragraph" w:customStyle="1" w:styleId="EndNoteBibliographyTitle">
    <w:name w:val="EndNote Bibliography Title"/>
    <w:basedOn w:val="Normal"/>
    <w:link w:val="EndNoteBibliographyTitleChar"/>
    <w:rsid w:val="00013EE3"/>
    <w:pPr>
      <w:spacing w:after="0"/>
      <w:jc w:val="center"/>
    </w:pPr>
    <w:rPr>
      <w:rFonts w:eastAsia="Arial" w:cs="Arial"/>
      <w:noProof/>
      <w:color w:val="000000"/>
      <w:sz w:val="22"/>
      <w:lang w:eastAsia="en-GB"/>
    </w:rPr>
  </w:style>
  <w:style w:type="character" w:customStyle="1" w:styleId="EndNoteBibliographyTitleChar">
    <w:name w:val="EndNote Bibliography Title Char"/>
    <w:link w:val="EndNoteBibliographyTitle"/>
    <w:rsid w:val="00013EE3"/>
    <w:rPr>
      <w:rFonts w:eastAsia="Arial" w:cs="Arial"/>
      <w:noProof/>
      <w:color w:val="000000"/>
      <w:sz w:val="22"/>
      <w:lang w:eastAsia="en-GB"/>
    </w:rPr>
  </w:style>
  <w:style w:type="paragraph" w:customStyle="1" w:styleId="EndNoteBibliography">
    <w:name w:val="EndNote Bibliography"/>
    <w:basedOn w:val="Normal"/>
    <w:link w:val="EndNoteBibliographyChar"/>
    <w:rsid w:val="00013EE3"/>
    <w:pPr>
      <w:spacing w:after="0" w:line="240" w:lineRule="auto"/>
    </w:pPr>
    <w:rPr>
      <w:rFonts w:eastAsia="Arial" w:cs="Arial"/>
      <w:noProof/>
      <w:color w:val="000000"/>
      <w:sz w:val="22"/>
      <w:lang w:eastAsia="en-GB"/>
    </w:rPr>
  </w:style>
  <w:style w:type="character" w:customStyle="1" w:styleId="EndNoteBibliographyChar">
    <w:name w:val="EndNote Bibliography Char"/>
    <w:link w:val="EndNoteBibliography"/>
    <w:rsid w:val="00013EE3"/>
    <w:rPr>
      <w:rFonts w:eastAsia="Arial" w:cs="Arial"/>
      <w:noProof/>
      <w:color w:val="000000"/>
      <w:sz w:val="22"/>
      <w:lang w:eastAsia="en-GB"/>
    </w:rPr>
  </w:style>
  <w:style w:type="character" w:styleId="CommentReference">
    <w:name w:val="annotation reference"/>
    <w:uiPriority w:val="99"/>
    <w:semiHidden/>
    <w:unhideWhenUsed/>
    <w:rsid w:val="00013EE3"/>
    <w:rPr>
      <w:sz w:val="18"/>
      <w:szCs w:val="18"/>
    </w:rPr>
  </w:style>
  <w:style w:type="paragraph" w:styleId="CommentText">
    <w:name w:val="annotation text"/>
    <w:basedOn w:val="Normal"/>
    <w:link w:val="CommentTextChar"/>
    <w:uiPriority w:val="99"/>
    <w:semiHidden/>
    <w:unhideWhenUsed/>
    <w:rsid w:val="00013EE3"/>
    <w:pPr>
      <w:spacing w:after="0" w:line="240" w:lineRule="auto"/>
    </w:pPr>
    <w:rPr>
      <w:rFonts w:eastAsia="Arial" w:cs="Arial"/>
      <w:color w:val="000000"/>
      <w:szCs w:val="24"/>
      <w:lang w:eastAsia="en-GB"/>
    </w:rPr>
  </w:style>
  <w:style w:type="character" w:customStyle="1" w:styleId="CommentTextChar">
    <w:name w:val="Comment Text Char"/>
    <w:basedOn w:val="DefaultParagraphFont"/>
    <w:link w:val="CommentText"/>
    <w:uiPriority w:val="99"/>
    <w:semiHidden/>
    <w:rsid w:val="00013EE3"/>
    <w:rPr>
      <w:rFonts w:eastAsia="Arial" w:cs="Arial"/>
      <w:color w:val="000000"/>
      <w:szCs w:val="24"/>
      <w:lang w:eastAsia="en-GB"/>
    </w:rPr>
  </w:style>
  <w:style w:type="character" w:customStyle="1" w:styleId="CommentSubjectChar">
    <w:name w:val="Comment Subject Char"/>
    <w:basedOn w:val="CommentTextChar"/>
    <w:link w:val="CommentSubject"/>
    <w:uiPriority w:val="99"/>
    <w:semiHidden/>
    <w:rsid w:val="00013EE3"/>
    <w:rPr>
      <w:rFonts w:eastAsia="Arial" w:cs="Arial"/>
      <w:b/>
      <w:bCs/>
      <w:color w:val="000000"/>
      <w:szCs w:val="24"/>
      <w:lang w:eastAsia="en-GB"/>
    </w:rPr>
  </w:style>
  <w:style w:type="paragraph" w:styleId="CommentSubject">
    <w:name w:val="annotation subject"/>
    <w:basedOn w:val="CommentText"/>
    <w:next w:val="CommentText"/>
    <w:link w:val="CommentSubjectChar"/>
    <w:uiPriority w:val="99"/>
    <w:semiHidden/>
    <w:unhideWhenUsed/>
    <w:rsid w:val="00013EE3"/>
    <w:rPr>
      <w:b/>
      <w:bCs/>
    </w:rPr>
  </w:style>
  <w:style w:type="character" w:customStyle="1" w:styleId="CommentSubjectChar1">
    <w:name w:val="Comment Subject Char1"/>
    <w:basedOn w:val="CommentTextChar"/>
    <w:uiPriority w:val="99"/>
    <w:semiHidden/>
    <w:rsid w:val="00013EE3"/>
    <w:rPr>
      <w:rFonts w:eastAsia="Arial" w:cs="Arial"/>
      <w:b/>
      <w:bCs/>
      <w:color w:val="000000"/>
      <w:szCs w:val="24"/>
      <w:lang w:eastAsia="en-GB"/>
    </w:rPr>
  </w:style>
  <w:style w:type="paragraph" w:styleId="ListParagraph">
    <w:name w:val="List Paragraph"/>
    <w:basedOn w:val="Normal"/>
    <w:uiPriority w:val="34"/>
    <w:qFormat/>
    <w:rsid w:val="00013EE3"/>
    <w:pPr>
      <w:spacing w:after="0"/>
      <w:ind w:left="720"/>
      <w:contextualSpacing/>
    </w:pPr>
    <w:rPr>
      <w:rFonts w:eastAsia="Arial" w:cs="Arial"/>
      <w:color w:val="000000"/>
      <w:sz w:val="22"/>
      <w:lang w:eastAsia="en-GB"/>
    </w:rPr>
  </w:style>
  <w:style w:type="paragraph" w:styleId="NormalWeb">
    <w:name w:val="Normal (Web)"/>
    <w:basedOn w:val="Normal"/>
    <w:uiPriority w:val="99"/>
    <w:semiHidden/>
    <w:unhideWhenUsed/>
    <w:rsid w:val="00013EE3"/>
    <w:pPr>
      <w:spacing w:before="100" w:beforeAutospacing="1" w:after="100" w:afterAutospacing="1" w:line="240" w:lineRule="auto"/>
    </w:pPr>
    <w:rPr>
      <w:rFonts w:ascii="Times New Roman" w:eastAsia="Times New Roman" w:hAnsi="Times New Roman" w:cs="Times New Roman"/>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013EE3"/>
    <w:pPr>
      <w:keepNext/>
      <w:keepLines/>
      <w:spacing w:before="200" w:after="0"/>
      <w:contextualSpacing/>
      <w:outlineLvl w:val="0"/>
    </w:pPr>
    <w:rPr>
      <w:rFonts w:ascii="Trebuchet MS" w:eastAsia="Arial" w:hAnsi="Trebuchet MS" w:cs="Trebuchet MS"/>
      <w:color w:val="000000"/>
      <w:sz w:val="32"/>
      <w:szCs w:val="32"/>
      <w:lang w:eastAsia="en-GB"/>
    </w:rPr>
  </w:style>
  <w:style w:type="paragraph" w:styleId="Heading2">
    <w:name w:val="heading 2"/>
    <w:basedOn w:val="Normal"/>
    <w:next w:val="Normal"/>
    <w:link w:val="Heading2Char"/>
    <w:uiPriority w:val="99"/>
    <w:qFormat/>
    <w:rsid w:val="00013EE3"/>
    <w:pPr>
      <w:keepNext/>
      <w:keepLines/>
      <w:spacing w:before="200" w:after="0"/>
      <w:contextualSpacing/>
      <w:outlineLvl w:val="1"/>
    </w:pPr>
    <w:rPr>
      <w:rFonts w:ascii="Trebuchet MS" w:eastAsia="Arial" w:hAnsi="Trebuchet MS" w:cs="Trebuchet MS"/>
      <w:b/>
      <w:color w:val="000000"/>
      <w:sz w:val="26"/>
      <w:szCs w:val="26"/>
      <w:lang w:eastAsia="en-GB"/>
    </w:rPr>
  </w:style>
  <w:style w:type="paragraph" w:styleId="Heading3">
    <w:name w:val="heading 3"/>
    <w:basedOn w:val="Normal"/>
    <w:next w:val="Normal"/>
    <w:link w:val="Heading3Char"/>
    <w:uiPriority w:val="99"/>
    <w:qFormat/>
    <w:rsid w:val="00013EE3"/>
    <w:pPr>
      <w:keepNext/>
      <w:keepLines/>
      <w:spacing w:before="160" w:after="0"/>
      <w:contextualSpacing/>
      <w:outlineLvl w:val="2"/>
    </w:pPr>
    <w:rPr>
      <w:rFonts w:ascii="Trebuchet MS" w:eastAsia="Arial" w:hAnsi="Trebuchet MS" w:cs="Trebuchet MS"/>
      <w:b/>
      <w:color w:val="666666"/>
      <w:szCs w:val="24"/>
      <w:lang w:eastAsia="en-GB"/>
    </w:rPr>
  </w:style>
  <w:style w:type="paragraph" w:styleId="Heading4">
    <w:name w:val="heading 4"/>
    <w:basedOn w:val="Normal"/>
    <w:next w:val="Normal"/>
    <w:link w:val="Heading4Char"/>
    <w:uiPriority w:val="99"/>
    <w:qFormat/>
    <w:rsid w:val="00013EE3"/>
    <w:pPr>
      <w:keepNext/>
      <w:keepLines/>
      <w:spacing w:before="160" w:after="0"/>
      <w:contextualSpacing/>
      <w:outlineLvl w:val="3"/>
    </w:pPr>
    <w:rPr>
      <w:rFonts w:ascii="Trebuchet MS" w:eastAsia="Arial" w:hAnsi="Trebuchet MS" w:cs="Trebuchet MS"/>
      <w:color w:val="666666"/>
      <w:sz w:val="22"/>
      <w:u w:val="single"/>
      <w:lang w:eastAsia="en-GB"/>
    </w:rPr>
  </w:style>
  <w:style w:type="paragraph" w:styleId="Heading5">
    <w:name w:val="heading 5"/>
    <w:basedOn w:val="Normal"/>
    <w:next w:val="Normal"/>
    <w:link w:val="Heading5Char"/>
    <w:uiPriority w:val="99"/>
    <w:qFormat/>
    <w:rsid w:val="00013EE3"/>
    <w:pPr>
      <w:keepNext/>
      <w:keepLines/>
      <w:spacing w:before="160" w:after="0"/>
      <w:contextualSpacing/>
      <w:outlineLvl w:val="4"/>
    </w:pPr>
    <w:rPr>
      <w:rFonts w:ascii="Trebuchet MS" w:eastAsia="Arial" w:hAnsi="Trebuchet MS" w:cs="Trebuchet MS"/>
      <w:color w:val="666666"/>
      <w:sz w:val="22"/>
      <w:lang w:eastAsia="en-GB"/>
    </w:rPr>
  </w:style>
  <w:style w:type="paragraph" w:styleId="Heading6">
    <w:name w:val="heading 6"/>
    <w:basedOn w:val="Normal"/>
    <w:next w:val="Normal"/>
    <w:link w:val="Heading6Char"/>
    <w:uiPriority w:val="99"/>
    <w:qFormat/>
    <w:rsid w:val="00013EE3"/>
    <w:pPr>
      <w:keepNext/>
      <w:keepLines/>
      <w:spacing w:before="160" w:after="0"/>
      <w:contextualSpacing/>
      <w:outlineLvl w:val="5"/>
    </w:pPr>
    <w:rPr>
      <w:rFonts w:ascii="Trebuchet MS" w:eastAsia="Arial" w:hAnsi="Trebuchet MS" w:cs="Trebuchet MS"/>
      <w:i/>
      <w:color w:val="666666"/>
      <w:sz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13EE3"/>
    <w:rPr>
      <w:rFonts w:ascii="Trebuchet MS" w:eastAsia="Arial" w:hAnsi="Trebuchet MS" w:cs="Trebuchet MS"/>
      <w:color w:val="000000"/>
      <w:sz w:val="32"/>
      <w:szCs w:val="32"/>
      <w:lang w:eastAsia="en-GB"/>
    </w:rPr>
  </w:style>
  <w:style w:type="character" w:customStyle="1" w:styleId="Heading2Char">
    <w:name w:val="Heading 2 Char"/>
    <w:basedOn w:val="DefaultParagraphFont"/>
    <w:link w:val="Heading2"/>
    <w:uiPriority w:val="99"/>
    <w:rsid w:val="00013EE3"/>
    <w:rPr>
      <w:rFonts w:ascii="Trebuchet MS" w:eastAsia="Arial" w:hAnsi="Trebuchet MS" w:cs="Trebuchet MS"/>
      <w:b/>
      <w:color w:val="000000"/>
      <w:sz w:val="26"/>
      <w:szCs w:val="26"/>
      <w:lang w:eastAsia="en-GB"/>
    </w:rPr>
  </w:style>
  <w:style w:type="character" w:customStyle="1" w:styleId="Heading3Char">
    <w:name w:val="Heading 3 Char"/>
    <w:basedOn w:val="DefaultParagraphFont"/>
    <w:link w:val="Heading3"/>
    <w:uiPriority w:val="99"/>
    <w:rsid w:val="00013EE3"/>
    <w:rPr>
      <w:rFonts w:ascii="Trebuchet MS" w:eastAsia="Arial" w:hAnsi="Trebuchet MS" w:cs="Trebuchet MS"/>
      <w:b/>
      <w:color w:val="666666"/>
      <w:szCs w:val="24"/>
      <w:lang w:eastAsia="en-GB"/>
    </w:rPr>
  </w:style>
  <w:style w:type="character" w:customStyle="1" w:styleId="Heading4Char">
    <w:name w:val="Heading 4 Char"/>
    <w:basedOn w:val="DefaultParagraphFont"/>
    <w:link w:val="Heading4"/>
    <w:uiPriority w:val="99"/>
    <w:rsid w:val="00013EE3"/>
    <w:rPr>
      <w:rFonts w:ascii="Trebuchet MS" w:eastAsia="Arial" w:hAnsi="Trebuchet MS" w:cs="Trebuchet MS"/>
      <w:color w:val="666666"/>
      <w:sz w:val="22"/>
      <w:u w:val="single"/>
      <w:lang w:eastAsia="en-GB"/>
    </w:rPr>
  </w:style>
  <w:style w:type="character" w:customStyle="1" w:styleId="Heading5Char">
    <w:name w:val="Heading 5 Char"/>
    <w:basedOn w:val="DefaultParagraphFont"/>
    <w:link w:val="Heading5"/>
    <w:uiPriority w:val="99"/>
    <w:rsid w:val="00013EE3"/>
    <w:rPr>
      <w:rFonts w:ascii="Trebuchet MS" w:eastAsia="Arial" w:hAnsi="Trebuchet MS" w:cs="Trebuchet MS"/>
      <w:color w:val="666666"/>
      <w:sz w:val="22"/>
      <w:lang w:eastAsia="en-GB"/>
    </w:rPr>
  </w:style>
  <w:style w:type="character" w:customStyle="1" w:styleId="Heading6Char">
    <w:name w:val="Heading 6 Char"/>
    <w:basedOn w:val="DefaultParagraphFont"/>
    <w:link w:val="Heading6"/>
    <w:uiPriority w:val="99"/>
    <w:rsid w:val="00013EE3"/>
    <w:rPr>
      <w:rFonts w:ascii="Trebuchet MS" w:eastAsia="Arial" w:hAnsi="Trebuchet MS" w:cs="Trebuchet MS"/>
      <w:i/>
      <w:color w:val="666666"/>
      <w:sz w:val="22"/>
      <w:lang w:eastAsia="en-GB"/>
    </w:rPr>
  </w:style>
  <w:style w:type="paragraph" w:styleId="Title">
    <w:name w:val="Title"/>
    <w:basedOn w:val="Normal"/>
    <w:next w:val="Normal"/>
    <w:link w:val="TitleChar"/>
    <w:uiPriority w:val="99"/>
    <w:qFormat/>
    <w:rsid w:val="00013EE3"/>
    <w:pPr>
      <w:keepNext/>
      <w:keepLines/>
      <w:spacing w:after="0"/>
      <w:contextualSpacing/>
    </w:pPr>
    <w:rPr>
      <w:rFonts w:ascii="Trebuchet MS" w:eastAsia="Arial" w:hAnsi="Trebuchet MS" w:cs="Trebuchet MS"/>
      <w:color w:val="000000"/>
      <w:sz w:val="42"/>
      <w:szCs w:val="42"/>
      <w:lang w:eastAsia="en-GB"/>
    </w:rPr>
  </w:style>
  <w:style w:type="character" w:customStyle="1" w:styleId="TitleChar">
    <w:name w:val="Title Char"/>
    <w:basedOn w:val="DefaultParagraphFont"/>
    <w:link w:val="Title"/>
    <w:uiPriority w:val="99"/>
    <w:rsid w:val="00013EE3"/>
    <w:rPr>
      <w:rFonts w:ascii="Trebuchet MS" w:eastAsia="Arial" w:hAnsi="Trebuchet MS" w:cs="Trebuchet MS"/>
      <w:color w:val="000000"/>
      <w:sz w:val="42"/>
      <w:szCs w:val="42"/>
      <w:lang w:eastAsia="en-GB"/>
    </w:rPr>
  </w:style>
  <w:style w:type="paragraph" w:styleId="Subtitle">
    <w:name w:val="Subtitle"/>
    <w:basedOn w:val="Normal"/>
    <w:next w:val="Normal"/>
    <w:link w:val="SubtitleChar"/>
    <w:uiPriority w:val="99"/>
    <w:qFormat/>
    <w:rsid w:val="00013EE3"/>
    <w:pPr>
      <w:keepNext/>
      <w:keepLines/>
      <w:contextualSpacing/>
    </w:pPr>
    <w:rPr>
      <w:rFonts w:ascii="Trebuchet MS" w:eastAsia="Arial" w:hAnsi="Trebuchet MS" w:cs="Trebuchet MS"/>
      <w:i/>
      <w:color w:val="666666"/>
      <w:sz w:val="26"/>
      <w:szCs w:val="26"/>
      <w:lang w:eastAsia="en-GB"/>
    </w:rPr>
  </w:style>
  <w:style w:type="character" w:customStyle="1" w:styleId="SubtitleChar">
    <w:name w:val="Subtitle Char"/>
    <w:basedOn w:val="DefaultParagraphFont"/>
    <w:link w:val="Subtitle"/>
    <w:uiPriority w:val="99"/>
    <w:rsid w:val="00013EE3"/>
    <w:rPr>
      <w:rFonts w:ascii="Trebuchet MS" w:eastAsia="Arial" w:hAnsi="Trebuchet MS" w:cs="Trebuchet MS"/>
      <w:i/>
      <w:color w:val="666666"/>
      <w:sz w:val="26"/>
      <w:szCs w:val="26"/>
      <w:lang w:eastAsia="en-GB"/>
    </w:rPr>
  </w:style>
  <w:style w:type="character" w:styleId="Hyperlink">
    <w:name w:val="Hyperlink"/>
    <w:uiPriority w:val="99"/>
    <w:rsid w:val="00013EE3"/>
    <w:rPr>
      <w:rFonts w:cs="Times New Roman"/>
      <w:color w:val="0000FF"/>
      <w:u w:val="single"/>
    </w:rPr>
  </w:style>
  <w:style w:type="paragraph" w:styleId="Footer">
    <w:name w:val="footer"/>
    <w:basedOn w:val="Normal"/>
    <w:link w:val="FooterChar"/>
    <w:uiPriority w:val="99"/>
    <w:rsid w:val="00013EE3"/>
    <w:pPr>
      <w:tabs>
        <w:tab w:val="center" w:pos="4320"/>
        <w:tab w:val="right" w:pos="8640"/>
      </w:tabs>
      <w:spacing w:after="0"/>
    </w:pPr>
    <w:rPr>
      <w:rFonts w:eastAsia="Arial" w:cs="Arial"/>
      <w:color w:val="000000"/>
      <w:sz w:val="22"/>
      <w:lang w:eastAsia="en-GB"/>
    </w:rPr>
  </w:style>
  <w:style w:type="character" w:customStyle="1" w:styleId="FooterChar">
    <w:name w:val="Footer Char"/>
    <w:basedOn w:val="DefaultParagraphFont"/>
    <w:link w:val="Footer"/>
    <w:uiPriority w:val="99"/>
    <w:rsid w:val="00013EE3"/>
    <w:rPr>
      <w:rFonts w:eastAsia="Arial" w:cs="Arial"/>
      <w:color w:val="000000"/>
      <w:sz w:val="22"/>
      <w:lang w:eastAsia="en-GB"/>
    </w:rPr>
  </w:style>
  <w:style w:type="character" w:styleId="PageNumber">
    <w:name w:val="page number"/>
    <w:uiPriority w:val="99"/>
    <w:rsid w:val="00013EE3"/>
    <w:rPr>
      <w:rFonts w:cs="Times New Roman"/>
    </w:rPr>
  </w:style>
  <w:style w:type="paragraph" w:styleId="BalloonText">
    <w:name w:val="Balloon Text"/>
    <w:basedOn w:val="Normal"/>
    <w:link w:val="BalloonTextChar"/>
    <w:uiPriority w:val="99"/>
    <w:semiHidden/>
    <w:unhideWhenUsed/>
    <w:rsid w:val="00013EE3"/>
    <w:pPr>
      <w:spacing w:after="0" w:line="240" w:lineRule="auto"/>
    </w:pPr>
    <w:rPr>
      <w:rFonts w:ascii="Tahoma" w:eastAsia="Arial" w:hAnsi="Tahoma" w:cs="Tahoma"/>
      <w:color w:val="000000"/>
      <w:sz w:val="16"/>
      <w:szCs w:val="16"/>
      <w:lang w:eastAsia="en-GB"/>
    </w:rPr>
  </w:style>
  <w:style w:type="character" w:customStyle="1" w:styleId="BalloonTextChar">
    <w:name w:val="Balloon Text Char"/>
    <w:basedOn w:val="DefaultParagraphFont"/>
    <w:link w:val="BalloonText"/>
    <w:uiPriority w:val="99"/>
    <w:semiHidden/>
    <w:rsid w:val="00013EE3"/>
    <w:rPr>
      <w:rFonts w:ascii="Tahoma" w:eastAsia="Arial" w:hAnsi="Tahoma" w:cs="Tahoma"/>
      <w:color w:val="000000"/>
      <w:sz w:val="16"/>
      <w:szCs w:val="16"/>
      <w:lang w:eastAsia="en-GB"/>
    </w:rPr>
  </w:style>
  <w:style w:type="paragraph" w:customStyle="1" w:styleId="EndNoteBibliographyTitle">
    <w:name w:val="EndNote Bibliography Title"/>
    <w:basedOn w:val="Normal"/>
    <w:link w:val="EndNoteBibliographyTitleChar"/>
    <w:rsid w:val="00013EE3"/>
    <w:pPr>
      <w:spacing w:after="0"/>
      <w:jc w:val="center"/>
    </w:pPr>
    <w:rPr>
      <w:rFonts w:eastAsia="Arial" w:cs="Arial"/>
      <w:noProof/>
      <w:color w:val="000000"/>
      <w:sz w:val="22"/>
      <w:lang w:eastAsia="en-GB"/>
    </w:rPr>
  </w:style>
  <w:style w:type="character" w:customStyle="1" w:styleId="EndNoteBibliographyTitleChar">
    <w:name w:val="EndNote Bibliography Title Char"/>
    <w:link w:val="EndNoteBibliographyTitle"/>
    <w:rsid w:val="00013EE3"/>
    <w:rPr>
      <w:rFonts w:eastAsia="Arial" w:cs="Arial"/>
      <w:noProof/>
      <w:color w:val="000000"/>
      <w:sz w:val="22"/>
      <w:lang w:eastAsia="en-GB"/>
    </w:rPr>
  </w:style>
  <w:style w:type="paragraph" w:customStyle="1" w:styleId="EndNoteBibliography">
    <w:name w:val="EndNote Bibliography"/>
    <w:basedOn w:val="Normal"/>
    <w:link w:val="EndNoteBibliographyChar"/>
    <w:rsid w:val="00013EE3"/>
    <w:pPr>
      <w:spacing w:after="0" w:line="240" w:lineRule="auto"/>
    </w:pPr>
    <w:rPr>
      <w:rFonts w:eastAsia="Arial" w:cs="Arial"/>
      <w:noProof/>
      <w:color w:val="000000"/>
      <w:sz w:val="22"/>
      <w:lang w:eastAsia="en-GB"/>
    </w:rPr>
  </w:style>
  <w:style w:type="character" w:customStyle="1" w:styleId="EndNoteBibliographyChar">
    <w:name w:val="EndNote Bibliography Char"/>
    <w:link w:val="EndNoteBibliography"/>
    <w:rsid w:val="00013EE3"/>
    <w:rPr>
      <w:rFonts w:eastAsia="Arial" w:cs="Arial"/>
      <w:noProof/>
      <w:color w:val="000000"/>
      <w:sz w:val="22"/>
      <w:lang w:eastAsia="en-GB"/>
    </w:rPr>
  </w:style>
  <w:style w:type="character" w:styleId="CommentReference">
    <w:name w:val="annotation reference"/>
    <w:uiPriority w:val="99"/>
    <w:semiHidden/>
    <w:unhideWhenUsed/>
    <w:rsid w:val="00013EE3"/>
    <w:rPr>
      <w:sz w:val="18"/>
      <w:szCs w:val="18"/>
    </w:rPr>
  </w:style>
  <w:style w:type="paragraph" w:styleId="CommentText">
    <w:name w:val="annotation text"/>
    <w:basedOn w:val="Normal"/>
    <w:link w:val="CommentTextChar"/>
    <w:uiPriority w:val="99"/>
    <w:semiHidden/>
    <w:unhideWhenUsed/>
    <w:rsid w:val="00013EE3"/>
    <w:pPr>
      <w:spacing w:after="0" w:line="240" w:lineRule="auto"/>
    </w:pPr>
    <w:rPr>
      <w:rFonts w:eastAsia="Arial" w:cs="Arial"/>
      <w:color w:val="000000"/>
      <w:szCs w:val="24"/>
      <w:lang w:eastAsia="en-GB"/>
    </w:rPr>
  </w:style>
  <w:style w:type="character" w:customStyle="1" w:styleId="CommentTextChar">
    <w:name w:val="Comment Text Char"/>
    <w:basedOn w:val="DefaultParagraphFont"/>
    <w:link w:val="CommentText"/>
    <w:uiPriority w:val="99"/>
    <w:semiHidden/>
    <w:rsid w:val="00013EE3"/>
    <w:rPr>
      <w:rFonts w:eastAsia="Arial" w:cs="Arial"/>
      <w:color w:val="000000"/>
      <w:szCs w:val="24"/>
      <w:lang w:eastAsia="en-GB"/>
    </w:rPr>
  </w:style>
  <w:style w:type="character" w:customStyle="1" w:styleId="CommentSubjectChar">
    <w:name w:val="Comment Subject Char"/>
    <w:basedOn w:val="CommentTextChar"/>
    <w:link w:val="CommentSubject"/>
    <w:uiPriority w:val="99"/>
    <w:semiHidden/>
    <w:rsid w:val="00013EE3"/>
    <w:rPr>
      <w:rFonts w:eastAsia="Arial" w:cs="Arial"/>
      <w:b/>
      <w:bCs/>
      <w:color w:val="000000"/>
      <w:szCs w:val="24"/>
      <w:lang w:eastAsia="en-GB"/>
    </w:rPr>
  </w:style>
  <w:style w:type="paragraph" w:styleId="CommentSubject">
    <w:name w:val="annotation subject"/>
    <w:basedOn w:val="CommentText"/>
    <w:next w:val="CommentText"/>
    <w:link w:val="CommentSubjectChar"/>
    <w:uiPriority w:val="99"/>
    <w:semiHidden/>
    <w:unhideWhenUsed/>
    <w:rsid w:val="00013EE3"/>
    <w:rPr>
      <w:b/>
      <w:bCs/>
    </w:rPr>
  </w:style>
  <w:style w:type="character" w:customStyle="1" w:styleId="CommentSubjectChar1">
    <w:name w:val="Comment Subject Char1"/>
    <w:basedOn w:val="CommentTextChar"/>
    <w:uiPriority w:val="99"/>
    <w:semiHidden/>
    <w:rsid w:val="00013EE3"/>
    <w:rPr>
      <w:rFonts w:eastAsia="Arial" w:cs="Arial"/>
      <w:b/>
      <w:bCs/>
      <w:color w:val="000000"/>
      <w:szCs w:val="24"/>
      <w:lang w:eastAsia="en-GB"/>
    </w:rPr>
  </w:style>
  <w:style w:type="paragraph" w:styleId="ListParagraph">
    <w:name w:val="List Paragraph"/>
    <w:basedOn w:val="Normal"/>
    <w:uiPriority w:val="34"/>
    <w:qFormat/>
    <w:rsid w:val="00013EE3"/>
    <w:pPr>
      <w:spacing w:after="0"/>
      <w:ind w:left="720"/>
      <w:contextualSpacing/>
    </w:pPr>
    <w:rPr>
      <w:rFonts w:eastAsia="Arial" w:cs="Arial"/>
      <w:color w:val="000000"/>
      <w:sz w:val="22"/>
      <w:lang w:eastAsia="en-GB"/>
    </w:rPr>
  </w:style>
  <w:style w:type="paragraph" w:styleId="NormalWeb">
    <w:name w:val="Normal (Web)"/>
    <w:basedOn w:val="Normal"/>
    <w:uiPriority w:val="99"/>
    <w:semiHidden/>
    <w:unhideWhenUsed/>
    <w:rsid w:val="00013EE3"/>
    <w:pPr>
      <w:spacing w:before="100" w:beforeAutospacing="1" w:after="100" w:afterAutospacing="1" w:line="240" w:lineRule="auto"/>
    </w:pPr>
    <w:rPr>
      <w:rFonts w:ascii="Times New Roman" w:eastAsia="Times New Roman" w:hAnsi="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da.gov/downloads/ScienceResearch/SpecialTopics/CriticalPathInitiative/CriticalPathOpportunitiesReports/UCM077258.pdf"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5785</Words>
  <Characters>89975</Characters>
  <Application>Microsoft Office Word</Application>
  <DocSecurity>4</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105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Weller</dc:creator>
  <cp:lastModifiedBy>Sue Reader</cp:lastModifiedBy>
  <cp:revision>2</cp:revision>
  <dcterms:created xsi:type="dcterms:W3CDTF">2017-06-20T14:40:00Z</dcterms:created>
  <dcterms:modified xsi:type="dcterms:W3CDTF">2017-06-20T14:40:00Z</dcterms:modified>
</cp:coreProperties>
</file>